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C2B38" w14:textId="19B9D94E" w:rsidR="00D82BA4" w:rsidRPr="001A5835" w:rsidRDefault="00D82BA4" w:rsidP="00D5361D">
      <w:pPr>
        <w:spacing w:after="160" w:line="259" w:lineRule="auto"/>
        <w:rPr>
          <w:rFonts w:cs="Calibri"/>
          <w:b/>
          <w:bCs/>
          <w:lang w:val="en-US"/>
        </w:rPr>
      </w:pPr>
      <w:r w:rsidRPr="001A5835">
        <w:rPr>
          <w:rFonts w:cs="Calibri"/>
          <w:b/>
          <w:bCs/>
          <w:lang w:val="en-US"/>
        </w:rPr>
        <w:t>Supplement</w:t>
      </w:r>
    </w:p>
    <w:p w14:paraId="4110DA3D" w14:textId="3D3ACF68" w:rsidR="00D82BA4" w:rsidRPr="001A5835" w:rsidRDefault="00D82BA4" w:rsidP="00C57BF7">
      <w:pPr>
        <w:pStyle w:val="Heading2"/>
        <w:rPr>
          <w:lang w:val="en-US"/>
        </w:rPr>
      </w:pPr>
      <w:r w:rsidRPr="001A5835">
        <w:rPr>
          <w:lang w:val="en-US"/>
        </w:rPr>
        <w:t>Supplement table 1. Search terms used for the scoping literature search</w:t>
      </w:r>
      <w:r w:rsidR="00DB07B5" w:rsidRPr="001A5835">
        <w:rPr>
          <w:lang w:val="en-US"/>
        </w:rPr>
        <w:t xml:space="preserve"> </w:t>
      </w:r>
      <w:r w:rsidR="00B968AB" w:rsidRPr="001A5835">
        <w:rPr>
          <w:lang w:val="en-US"/>
        </w:rPr>
        <w:t xml:space="preserve">using the date range </w:t>
      </w:r>
      <w:r w:rsidR="00DB07B5" w:rsidRPr="001A5835">
        <w:rPr>
          <w:lang w:val="en-US"/>
        </w:rPr>
        <w:t xml:space="preserve">January 1, 2021 to </w:t>
      </w:r>
      <w:r w:rsidR="0053229A" w:rsidRPr="001A5835">
        <w:rPr>
          <w:lang w:val="en-US"/>
        </w:rPr>
        <w:t>June 30</w:t>
      </w:r>
      <w:r w:rsidR="00DB07B5" w:rsidRPr="001A5835">
        <w:rPr>
          <w:lang w:val="en-US"/>
        </w:rPr>
        <w:t xml:space="preserve">, </w:t>
      </w:r>
      <w:r w:rsidR="0053229A" w:rsidRPr="001A5835">
        <w:rPr>
          <w:lang w:val="en-US"/>
        </w:rPr>
        <w:t xml:space="preserve">2025 </w:t>
      </w:r>
      <w:r w:rsidR="00B968AB" w:rsidRPr="001A5835">
        <w:rPr>
          <w:lang w:val="en-US"/>
        </w:rPr>
        <w:t xml:space="preserve">in </w:t>
      </w:r>
      <w:r w:rsidR="00DB07B5" w:rsidRPr="001A5835">
        <w:rPr>
          <w:lang w:val="en-US"/>
        </w:rPr>
        <w:t>PubMed, Embase, Web of Science, Cochrane, and Medline</w:t>
      </w:r>
      <w:r w:rsidR="00B968AB" w:rsidRPr="001A5835">
        <w:rPr>
          <w:lang w:val="en-US"/>
        </w:rPr>
        <w:t>.</w:t>
      </w:r>
    </w:p>
    <w:p w14:paraId="62CBF3A2" w14:textId="77777777" w:rsidR="00251C22" w:rsidRPr="001A5835" w:rsidRDefault="00251C22" w:rsidP="00251C22">
      <w:pPr>
        <w:rPr>
          <w:rFonts w:ascii="Calibri" w:hAnsi="Calibri" w:cs="Calibri"/>
          <w:lang w:val="en-US"/>
        </w:rPr>
      </w:pPr>
      <w:r w:rsidRPr="001A5835">
        <w:rPr>
          <w:rFonts w:ascii="Calibri" w:hAnsi="Calibri" w:cs="Calibri"/>
          <w:lang w:val="en-US"/>
        </w:rPr>
        <w:t> </w:t>
      </w:r>
    </w:p>
    <w:tbl>
      <w:tblPr>
        <w:tblStyle w:val="TableGrid"/>
        <w:tblW w:w="0" w:type="dxa"/>
        <w:tblLook w:val="04A0" w:firstRow="1" w:lastRow="0" w:firstColumn="1" w:lastColumn="0" w:noHBand="0" w:noVBand="1"/>
      </w:tblPr>
      <w:tblGrid>
        <w:gridCol w:w="880"/>
        <w:gridCol w:w="1432"/>
        <w:gridCol w:w="7038"/>
      </w:tblGrid>
      <w:tr w:rsidR="00251C22" w:rsidRPr="001A5835" w14:paraId="367B31EE" w14:textId="77777777" w:rsidTr="006F5798">
        <w:trPr>
          <w:trHeight w:val="540"/>
        </w:trPr>
        <w:tc>
          <w:tcPr>
            <w:tcW w:w="1215" w:type="dxa"/>
            <w:vAlign w:val="center"/>
            <w:hideMark/>
          </w:tcPr>
          <w:p w14:paraId="454E7075" w14:textId="77777777" w:rsidR="00251C22" w:rsidRPr="001A5835" w:rsidRDefault="00251C22" w:rsidP="009234E6">
            <w:pPr>
              <w:pStyle w:val="paragraph"/>
              <w:textAlignment w:val="baseline"/>
              <w:rPr>
                <w:rFonts w:ascii="Calibri" w:hAnsi="Calibri" w:cs="Calibri"/>
                <w:b/>
                <w:bCs/>
                <w:color w:val="000000" w:themeColor="text1"/>
                <w:sz w:val="22"/>
                <w:szCs w:val="22"/>
                <w:lang w:val="en-US"/>
              </w:rPr>
            </w:pPr>
            <w:r w:rsidRPr="001A5835">
              <w:rPr>
                <w:rStyle w:val="normaltextrun"/>
                <w:rFonts w:ascii="Calibri" w:eastAsiaTheme="majorEastAsia" w:hAnsi="Calibri" w:cs="Calibri"/>
                <w:b/>
                <w:bCs/>
                <w:color w:val="000000" w:themeColor="text1"/>
                <w:position w:val="1"/>
                <w:sz w:val="22"/>
                <w:szCs w:val="22"/>
                <w:lang w:val="en-US"/>
              </w:rPr>
              <w:t>Step</w:t>
            </w:r>
            <w:r w:rsidRPr="001A5835">
              <w:rPr>
                <w:rStyle w:val="eop"/>
                <w:rFonts w:ascii="Calibri" w:eastAsiaTheme="majorEastAsia" w:hAnsi="Calibri" w:cs="Calibri"/>
                <w:b/>
                <w:bCs/>
                <w:color w:val="000000" w:themeColor="text1"/>
                <w:sz w:val="22"/>
                <w:szCs w:val="22"/>
                <w:lang w:val="en-US"/>
              </w:rPr>
              <w:t>​</w:t>
            </w:r>
          </w:p>
        </w:tc>
        <w:tc>
          <w:tcPr>
            <w:tcW w:w="2235" w:type="dxa"/>
            <w:vAlign w:val="center"/>
            <w:hideMark/>
          </w:tcPr>
          <w:p w14:paraId="6D3D13D7" w14:textId="77777777" w:rsidR="00251C22" w:rsidRPr="001A5835" w:rsidRDefault="00251C22" w:rsidP="009234E6">
            <w:pPr>
              <w:pStyle w:val="paragraph"/>
              <w:textAlignment w:val="baseline"/>
              <w:rPr>
                <w:rFonts w:ascii="Calibri" w:hAnsi="Calibri" w:cs="Calibri"/>
                <w:b/>
                <w:bCs/>
                <w:color w:val="000000" w:themeColor="text1"/>
                <w:sz w:val="22"/>
                <w:szCs w:val="22"/>
                <w:lang w:val="en-US"/>
              </w:rPr>
            </w:pPr>
            <w:r w:rsidRPr="001A5835">
              <w:rPr>
                <w:rStyle w:val="normaltextrun"/>
                <w:rFonts w:ascii="Calibri" w:eastAsiaTheme="majorEastAsia" w:hAnsi="Calibri" w:cs="Calibri"/>
                <w:b/>
                <w:bCs/>
                <w:color w:val="000000" w:themeColor="text1"/>
                <w:position w:val="1"/>
                <w:sz w:val="22"/>
                <w:szCs w:val="22"/>
                <w:lang w:val="en-US"/>
              </w:rPr>
              <w:t>Query </w:t>
            </w:r>
            <w:r w:rsidRPr="001A5835">
              <w:rPr>
                <w:rStyle w:val="eop"/>
                <w:rFonts w:ascii="Calibri" w:eastAsiaTheme="majorEastAsia" w:hAnsi="Calibri" w:cs="Calibri"/>
                <w:b/>
                <w:bCs/>
                <w:color w:val="000000" w:themeColor="text1"/>
                <w:sz w:val="22"/>
                <w:szCs w:val="22"/>
                <w:lang w:val="en-US"/>
              </w:rPr>
              <w:t>​</w:t>
            </w:r>
          </w:p>
        </w:tc>
        <w:tc>
          <w:tcPr>
            <w:tcW w:w="13530" w:type="dxa"/>
            <w:vAlign w:val="center"/>
            <w:hideMark/>
          </w:tcPr>
          <w:p w14:paraId="5B2F090E" w14:textId="371ED20A" w:rsidR="00251C22" w:rsidRPr="001A5835" w:rsidRDefault="00251C22" w:rsidP="009234E6">
            <w:pPr>
              <w:pStyle w:val="paragraph"/>
              <w:textAlignment w:val="baseline"/>
              <w:rPr>
                <w:rFonts w:ascii="Calibri" w:hAnsi="Calibri" w:cs="Calibri"/>
                <w:b/>
                <w:bCs/>
                <w:color w:val="000000" w:themeColor="text1"/>
                <w:sz w:val="22"/>
                <w:szCs w:val="22"/>
                <w:lang w:val="en-US"/>
              </w:rPr>
            </w:pPr>
            <w:r w:rsidRPr="001A5835">
              <w:rPr>
                <w:rStyle w:val="normaltextrun"/>
                <w:rFonts w:ascii="Calibri" w:eastAsiaTheme="majorEastAsia" w:hAnsi="Calibri" w:cs="Calibri"/>
                <w:b/>
                <w:bCs/>
                <w:color w:val="000000" w:themeColor="text1"/>
                <w:position w:val="1"/>
                <w:sz w:val="22"/>
                <w:szCs w:val="22"/>
                <w:lang w:val="en-US"/>
              </w:rPr>
              <w:t>Search terms</w:t>
            </w:r>
            <w:r w:rsidRPr="001A5835">
              <w:rPr>
                <w:rStyle w:val="eop"/>
                <w:rFonts w:ascii="Calibri" w:eastAsiaTheme="majorEastAsia" w:hAnsi="Calibri" w:cs="Calibri"/>
                <w:b/>
                <w:bCs/>
                <w:color w:val="000000" w:themeColor="text1"/>
                <w:sz w:val="22"/>
                <w:szCs w:val="22"/>
                <w:lang w:val="en-US"/>
              </w:rPr>
              <w:t>​</w:t>
            </w:r>
          </w:p>
        </w:tc>
      </w:tr>
      <w:tr w:rsidR="00251C22" w:rsidRPr="001A5835" w14:paraId="484A04AB" w14:textId="77777777" w:rsidTr="00251C22">
        <w:trPr>
          <w:trHeight w:val="1260"/>
        </w:trPr>
        <w:tc>
          <w:tcPr>
            <w:tcW w:w="1215" w:type="dxa"/>
            <w:vMerge w:val="restart"/>
            <w:hideMark/>
          </w:tcPr>
          <w:p w14:paraId="2F375B1E" w14:textId="77777777" w:rsidR="00251C22" w:rsidRPr="001A5835" w:rsidRDefault="00251C22" w:rsidP="00251C22">
            <w:pPr>
              <w:pStyle w:val="paragraph"/>
              <w:jc w:val="center"/>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1</w:t>
            </w:r>
            <w:r w:rsidRPr="001A5835">
              <w:rPr>
                <w:rStyle w:val="eop"/>
                <w:rFonts w:ascii="Calibri" w:eastAsiaTheme="majorEastAsia" w:hAnsi="Calibri" w:cs="Calibri"/>
                <w:color w:val="000000" w:themeColor="text1"/>
                <w:sz w:val="22"/>
                <w:szCs w:val="22"/>
                <w:lang w:val="en-US"/>
              </w:rPr>
              <w:t>​</w:t>
            </w:r>
          </w:p>
        </w:tc>
        <w:tc>
          <w:tcPr>
            <w:tcW w:w="2235" w:type="dxa"/>
            <w:hideMark/>
          </w:tcPr>
          <w:p w14:paraId="79AF57B3" w14:textId="5F4163B9" w:rsidR="00251C22" w:rsidRPr="001A5835" w:rsidRDefault="001A777C"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 xml:space="preserve">Search </w:t>
            </w:r>
            <w:r w:rsidR="00251C22" w:rsidRPr="001A5835">
              <w:rPr>
                <w:rStyle w:val="normaltextrun"/>
                <w:rFonts w:ascii="Calibri" w:eastAsiaTheme="majorEastAsia" w:hAnsi="Calibri" w:cs="Calibri"/>
                <w:color w:val="000000" w:themeColor="text1"/>
                <w:position w:val="-1"/>
                <w:sz w:val="22"/>
                <w:szCs w:val="22"/>
                <w:lang w:val="en-US"/>
              </w:rPr>
              <w:t>1</w:t>
            </w:r>
            <w:r w:rsidR="00251C22" w:rsidRPr="001A5835">
              <w:rPr>
                <w:rStyle w:val="eop"/>
                <w:rFonts w:ascii="Calibri" w:eastAsiaTheme="majorEastAsia" w:hAnsi="Calibri" w:cs="Calibri"/>
                <w:color w:val="000000" w:themeColor="text1"/>
                <w:sz w:val="22"/>
                <w:szCs w:val="22"/>
                <w:lang w:val="en-US"/>
              </w:rPr>
              <w:t>​</w:t>
            </w:r>
          </w:p>
        </w:tc>
        <w:tc>
          <w:tcPr>
            <w:tcW w:w="13530" w:type="dxa"/>
            <w:hideMark/>
          </w:tcPr>
          <w:p w14:paraId="56C46B02" w14:textId="22CF9E14"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Glucagon-like peptide-1” OR “GLP-1 agonists” OR “GLP-1 receptor agonists” OR “Incretin mimetics” OR “GLP-1 </w:t>
            </w:r>
            <w:r w:rsidRPr="001A5835">
              <w:rPr>
                <w:rStyle w:val="textrun"/>
                <w:rFonts w:ascii="Calibri" w:eastAsiaTheme="majorEastAsia" w:hAnsi="Calibri" w:cs="Calibri"/>
                <w:color w:val="000000" w:themeColor="text1"/>
                <w:position w:val="1"/>
                <w:sz w:val="22"/>
                <w:szCs w:val="22"/>
                <w:lang w:val="en-US"/>
              </w:rPr>
              <w:t>analogs</w:t>
            </w:r>
            <w:r w:rsidRPr="001A5835">
              <w:rPr>
                <w:rStyle w:val="normaltextrun"/>
                <w:rFonts w:ascii="Calibri" w:eastAsiaTheme="majorEastAsia" w:hAnsi="Calibri" w:cs="Calibri"/>
                <w:color w:val="000000" w:themeColor="text1"/>
                <w:position w:val="1"/>
                <w:sz w:val="22"/>
                <w:szCs w:val="22"/>
                <w:lang w:val="en-US"/>
              </w:rPr>
              <w:t>” OR “</w:t>
            </w:r>
            <w:r w:rsidRPr="001A5835">
              <w:rPr>
                <w:rStyle w:val="textrun"/>
                <w:rFonts w:ascii="Calibri" w:eastAsiaTheme="majorEastAsia" w:hAnsi="Calibri" w:cs="Calibri"/>
                <w:color w:val="000000" w:themeColor="text1"/>
                <w:position w:val="1"/>
                <w:sz w:val="22"/>
                <w:szCs w:val="22"/>
                <w:lang w:val="en-US"/>
              </w:rPr>
              <w:t>Semaglutide</w:t>
            </w:r>
            <w:r w:rsidRPr="001A5835">
              <w:rPr>
                <w:rStyle w:val="normaltextrun"/>
                <w:rFonts w:ascii="Calibri" w:eastAsiaTheme="majorEastAsia" w:hAnsi="Calibri" w:cs="Calibri"/>
                <w:color w:val="000000" w:themeColor="text1"/>
                <w:position w:val="1"/>
                <w:sz w:val="22"/>
                <w:szCs w:val="22"/>
                <w:lang w:val="en-US"/>
              </w:rPr>
              <w:t>” OR “Liraglutide” OR “Dulaglutide” OR “</w:t>
            </w:r>
            <w:r w:rsidRPr="001A5835">
              <w:rPr>
                <w:rStyle w:val="textrun"/>
                <w:rFonts w:ascii="Calibri" w:eastAsiaTheme="majorEastAsia" w:hAnsi="Calibri" w:cs="Calibri"/>
                <w:color w:val="000000" w:themeColor="text1"/>
                <w:position w:val="1"/>
                <w:sz w:val="22"/>
                <w:szCs w:val="22"/>
                <w:lang w:val="en-US"/>
              </w:rPr>
              <w:t>Tirzepatide</w:t>
            </w:r>
            <w:r w:rsidRPr="001A5835">
              <w:rPr>
                <w:rStyle w:val="normaltextrun"/>
                <w:rFonts w:ascii="Calibri" w:eastAsiaTheme="majorEastAsia" w:hAnsi="Calibri" w:cs="Calibri"/>
                <w:color w:val="000000" w:themeColor="text1"/>
                <w:position w:val="1"/>
                <w:sz w:val="22"/>
                <w:szCs w:val="22"/>
                <w:lang w:val="en-US"/>
              </w:rPr>
              <w:t>”</w:t>
            </w:r>
            <w:r w:rsidR="00D839B3" w:rsidRPr="001A5835">
              <w:rPr>
                <w:rStyle w:val="normaltextrun"/>
                <w:rFonts w:ascii="Calibri" w:eastAsiaTheme="majorEastAsia" w:hAnsi="Calibri" w:cs="Calibri"/>
                <w:color w:val="000000" w:themeColor="text1"/>
                <w:position w:val="1"/>
                <w:sz w:val="22"/>
                <w:szCs w:val="22"/>
                <w:lang w:val="en-US"/>
              </w:rPr>
              <w:t xml:space="preserve"> AND</w:t>
            </w:r>
            <w:r w:rsidRPr="001A5835">
              <w:rPr>
                <w:rStyle w:val="normaltextrun"/>
                <w:rFonts w:ascii="Calibri" w:eastAsiaTheme="majorEastAsia" w:hAnsi="Calibri" w:cs="Calibri"/>
                <w:b/>
                <w:bCs/>
                <w:color w:val="000000" w:themeColor="text1"/>
                <w:position w:val="-1"/>
                <w:sz w:val="22"/>
                <w:szCs w:val="22"/>
                <w:lang w:val="en-US"/>
              </w:rPr>
              <w:t> </w:t>
            </w:r>
            <w:r w:rsidRPr="001A5835">
              <w:rPr>
                <w:rStyle w:val="normaltextrun"/>
                <w:rFonts w:ascii="Calibri" w:eastAsiaTheme="majorEastAsia" w:hAnsi="Calibri" w:cs="Calibri"/>
                <w:color w:val="000000" w:themeColor="text1"/>
                <w:position w:val="1"/>
                <w:sz w:val="22"/>
                <w:szCs w:val="22"/>
                <w:lang w:val="en-US"/>
              </w:rPr>
              <w:t>“Weight loss” OR “weigh control” OR “weight management” OR “weight reduction” OR “loss of weight” OR “decrease in body mass” OR “weight loss maintenance” OR “weight rebound” OR “weight gain” OR “weight re-gain” </w:t>
            </w:r>
            <w:r w:rsidRPr="001A5835">
              <w:rPr>
                <w:rStyle w:val="eop"/>
                <w:rFonts w:ascii="Calibri" w:eastAsiaTheme="majorEastAsia" w:hAnsi="Calibri" w:cs="Calibri"/>
                <w:color w:val="000000" w:themeColor="text1"/>
                <w:sz w:val="22"/>
                <w:szCs w:val="22"/>
                <w:lang w:val="en-US"/>
              </w:rPr>
              <w:t>​</w:t>
            </w:r>
          </w:p>
        </w:tc>
      </w:tr>
      <w:tr w:rsidR="00251C22" w:rsidRPr="001A5835" w14:paraId="301618A6" w14:textId="77777777" w:rsidTr="00251C22">
        <w:trPr>
          <w:trHeight w:val="810"/>
        </w:trPr>
        <w:tc>
          <w:tcPr>
            <w:tcW w:w="0" w:type="auto"/>
            <w:vMerge/>
            <w:hideMark/>
          </w:tcPr>
          <w:p w14:paraId="5AA1DEE6" w14:textId="77777777" w:rsidR="00251C22" w:rsidRPr="001A5835" w:rsidRDefault="00251C22">
            <w:pPr>
              <w:rPr>
                <w:rFonts w:ascii="Calibri" w:hAnsi="Calibri" w:cs="Calibri"/>
                <w:color w:val="000000" w:themeColor="text1"/>
                <w:lang w:val="en-US"/>
              </w:rPr>
            </w:pPr>
          </w:p>
        </w:tc>
        <w:tc>
          <w:tcPr>
            <w:tcW w:w="2235" w:type="dxa"/>
            <w:hideMark/>
          </w:tcPr>
          <w:p w14:paraId="0EF10209" w14:textId="31D23B46" w:rsidR="00251C22" w:rsidRPr="001A5835" w:rsidRDefault="001A777C"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 xml:space="preserve">Search </w:t>
            </w:r>
            <w:r w:rsidR="00251C22" w:rsidRPr="001A5835">
              <w:rPr>
                <w:rStyle w:val="normaltextrun"/>
                <w:rFonts w:ascii="Calibri" w:eastAsiaTheme="majorEastAsia" w:hAnsi="Calibri" w:cs="Calibri"/>
                <w:color w:val="000000" w:themeColor="text1"/>
                <w:position w:val="-1"/>
                <w:sz w:val="22"/>
                <w:szCs w:val="22"/>
                <w:lang w:val="en-US"/>
              </w:rPr>
              <w:t>2</w:t>
            </w:r>
            <w:r w:rsidR="00251C22" w:rsidRPr="001A5835">
              <w:rPr>
                <w:rStyle w:val="eop"/>
                <w:rFonts w:ascii="Calibri" w:eastAsiaTheme="majorEastAsia" w:hAnsi="Calibri" w:cs="Calibri"/>
                <w:color w:val="000000" w:themeColor="text1"/>
                <w:sz w:val="22"/>
                <w:szCs w:val="22"/>
                <w:lang w:val="en-US"/>
              </w:rPr>
              <w:t>​</w:t>
            </w:r>
          </w:p>
        </w:tc>
        <w:tc>
          <w:tcPr>
            <w:tcW w:w="13530" w:type="dxa"/>
            <w:hideMark/>
          </w:tcPr>
          <w:p w14:paraId="4EE7DD00" w14:textId="3BCCC5F2"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Glucagon-like peptide-1” OR “GLP-1 agonists” OR “GLP-1 receptor agonists” OR “Incretin mimetics” OR “GLP-1 </w:t>
            </w:r>
            <w:r w:rsidRPr="001A5835">
              <w:rPr>
                <w:rStyle w:val="textrun"/>
                <w:rFonts w:ascii="Calibri" w:eastAsiaTheme="majorEastAsia" w:hAnsi="Calibri" w:cs="Calibri"/>
                <w:color w:val="000000" w:themeColor="text1"/>
                <w:position w:val="1"/>
                <w:sz w:val="22"/>
                <w:szCs w:val="22"/>
                <w:lang w:val="en-US"/>
              </w:rPr>
              <w:t>analogs</w:t>
            </w:r>
            <w:r w:rsidRPr="001A5835">
              <w:rPr>
                <w:rStyle w:val="normaltextrun"/>
                <w:rFonts w:ascii="Calibri" w:eastAsiaTheme="majorEastAsia" w:hAnsi="Calibri" w:cs="Calibri"/>
                <w:color w:val="000000" w:themeColor="text1"/>
                <w:position w:val="1"/>
                <w:sz w:val="22"/>
                <w:szCs w:val="22"/>
                <w:lang w:val="en-US"/>
              </w:rPr>
              <w:t>” OR “</w:t>
            </w:r>
            <w:r w:rsidRPr="001A5835">
              <w:rPr>
                <w:rStyle w:val="textrun"/>
                <w:rFonts w:ascii="Calibri" w:eastAsiaTheme="majorEastAsia" w:hAnsi="Calibri" w:cs="Calibri"/>
                <w:color w:val="000000" w:themeColor="text1"/>
                <w:position w:val="1"/>
                <w:sz w:val="22"/>
                <w:szCs w:val="22"/>
                <w:lang w:val="en-US"/>
              </w:rPr>
              <w:t>Semaglutide</w:t>
            </w:r>
            <w:r w:rsidRPr="001A5835">
              <w:rPr>
                <w:rStyle w:val="normaltextrun"/>
                <w:rFonts w:ascii="Calibri" w:eastAsiaTheme="majorEastAsia" w:hAnsi="Calibri" w:cs="Calibri"/>
                <w:color w:val="000000" w:themeColor="text1"/>
                <w:position w:val="1"/>
                <w:sz w:val="22"/>
                <w:szCs w:val="22"/>
                <w:lang w:val="en-US"/>
              </w:rPr>
              <w:t>” OR “Liraglutide” OR “Dulaglutide” OR “</w:t>
            </w:r>
            <w:r w:rsidRPr="001A5835">
              <w:rPr>
                <w:rStyle w:val="textrun"/>
                <w:rFonts w:ascii="Calibri" w:eastAsiaTheme="majorEastAsia" w:hAnsi="Calibri" w:cs="Calibri"/>
                <w:color w:val="000000" w:themeColor="text1"/>
                <w:position w:val="1"/>
                <w:sz w:val="22"/>
                <w:szCs w:val="22"/>
                <w:lang w:val="en-US"/>
              </w:rPr>
              <w:t>Tirzepatide</w:t>
            </w:r>
            <w:r w:rsidRPr="001A5835">
              <w:rPr>
                <w:rStyle w:val="normaltextrun"/>
                <w:rFonts w:ascii="Calibri" w:eastAsiaTheme="majorEastAsia" w:hAnsi="Calibri" w:cs="Calibri"/>
                <w:color w:val="000000" w:themeColor="text1"/>
                <w:position w:val="1"/>
                <w:sz w:val="22"/>
                <w:szCs w:val="22"/>
                <w:lang w:val="en-US"/>
              </w:rPr>
              <w:t>”</w:t>
            </w:r>
            <w:r w:rsidR="00BE7940" w:rsidRPr="001A5835">
              <w:rPr>
                <w:rStyle w:val="normaltextrun"/>
                <w:rFonts w:ascii="Calibri" w:eastAsiaTheme="majorEastAsia" w:hAnsi="Calibri" w:cs="Calibri"/>
                <w:color w:val="000000" w:themeColor="text1"/>
                <w:position w:val="1"/>
                <w:sz w:val="22"/>
                <w:szCs w:val="22"/>
                <w:lang w:val="en-US"/>
              </w:rPr>
              <w:t xml:space="preserve"> AND</w:t>
            </w:r>
            <w:r w:rsidR="00BE7940" w:rsidRPr="001A5835">
              <w:rPr>
                <w:rStyle w:val="normaltextrun"/>
                <w:rFonts w:ascii="Calibri" w:eastAsiaTheme="majorEastAsia" w:hAnsi="Calibri" w:cs="Calibri"/>
                <w:b/>
                <w:bCs/>
                <w:color w:val="000000" w:themeColor="text1"/>
                <w:position w:val="-1"/>
                <w:sz w:val="22"/>
                <w:szCs w:val="22"/>
                <w:lang w:val="en-US"/>
              </w:rPr>
              <w:t> </w:t>
            </w:r>
            <w:r w:rsidRPr="001A5835">
              <w:rPr>
                <w:rStyle w:val="normaltextrun"/>
                <w:rFonts w:ascii="Calibri" w:eastAsiaTheme="majorEastAsia" w:hAnsi="Calibri" w:cs="Calibri"/>
                <w:color w:val="000000" w:themeColor="text1"/>
                <w:position w:val="1"/>
                <w:sz w:val="22"/>
                <w:szCs w:val="22"/>
                <w:lang w:val="en-US"/>
              </w:rPr>
              <w:t>“Obesity” OR "Overweight" OR "BMI &gt;=25" OR "BMI ≥25"</w:t>
            </w:r>
            <w:r w:rsidRPr="001A5835">
              <w:rPr>
                <w:rStyle w:val="eop"/>
                <w:rFonts w:ascii="Calibri" w:eastAsiaTheme="majorEastAsia" w:hAnsi="Calibri" w:cs="Calibri"/>
                <w:color w:val="000000" w:themeColor="text1"/>
                <w:sz w:val="22"/>
                <w:szCs w:val="22"/>
                <w:lang w:val="en-US"/>
              </w:rPr>
              <w:t>​</w:t>
            </w:r>
          </w:p>
        </w:tc>
      </w:tr>
      <w:tr w:rsidR="00251C22" w:rsidRPr="001A5835" w14:paraId="3358D70B" w14:textId="77777777" w:rsidTr="006F5798">
        <w:trPr>
          <w:trHeight w:val="440"/>
        </w:trPr>
        <w:tc>
          <w:tcPr>
            <w:tcW w:w="1215" w:type="dxa"/>
            <w:vMerge w:val="restart"/>
            <w:hideMark/>
          </w:tcPr>
          <w:p w14:paraId="5ABC755D" w14:textId="77777777" w:rsidR="00251C22" w:rsidRPr="001A5835" w:rsidRDefault="00251C22" w:rsidP="00251C22">
            <w:pPr>
              <w:pStyle w:val="paragraph"/>
              <w:jc w:val="center"/>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2</w:t>
            </w:r>
            <w:r w:rsidRPr="001A5835">
              <w:rPr>
                <w:rStyle w:val="eop"/>
                <w:rFonts w:ascii="Calibri" w:eastAsiaTheme="majorEastAsia" w:hAnsi="Calibri" w:cs="Calibri"/>
                <w:color w:val="000000" w:themeColor="text1"/>
                <w:sz w:val="22"/>
                <w:szCs w:val="22"/>
                <w:lang w:val="en-US"/>
              </w:rPr>
              <w:t>​</w:t>
            </w:r>
          </w:p>
        </w:tc>
        <w:tc>
          <w:tcPr>
            <w:tcW w:w="2235" w:type="dxa"/>
            <w:hideMark/>
          </w:tcPr>
          <w:p w14:paraId="0AEF618E"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1</w:t>
            </w:r>
            <w:r w:rsidRPr="001A5835">
              <w:rPr>
                <w:rStyle w:val="eop"/>
                <w:rFonts w:ascii="Calibri" w:eastAsiaTheme="majorEastAsia" w:hAnsi="Calibri" w:cs="Calibri"/>
                <w:color w:val="000000" w:themeColor="text1"/>
                <w:sz w:val="22"/>
                <w:szCs w:val="22"/>
                <w:lang w:val="en-US"/>
              </w:rPr>
              <w:t>​</w:t>
            </w:r>
          </w:p>
        </w:tc>
        <w:tc>
          <w:tcPr>
            <w:tcW w:w="13530" w:type="dxa"/>
            <w:hideMark/>
          </w:tcPr>
          <w:p w14:paraId="1C7E463A" w14:textId="357FC0AD" w:rsidR="00251C22" w:rsidRPr="001A5835" w:rsidRDefault="00D839B3"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w:t>
            </w:r>
            <w:r w:rsidR="00941093" w:rsidRPr="001A5835">
              <w:rPr>
                <w:rStyle w:val="normaltextrun"/>
                <w:rFonts w:ascii="Calibri" w:eastAsiaTheme="majorEastAsia" w:hAnsi="Calibri" w:cs="Calibri"/>
                <w:color w:val="000000" w:themeColor="text1"/>
                <w:position w:val="1"/>
                <w:sz w:val="22"/>
                <w:szCs w:val="22"/>
                <w:lang w:val="en-US"/>
              </w:rPr>
              <w:t>Search 1 or Search 2 terms</w:t>
            </w:r>
            <w:r w:rsidRPr="001A5835">
              <w:rPr>
                <w:rStyle w:val="normaltextrun"/>
                <w:rFonts w:ascii="Calibri" w:eastAsiaTheme="majorEastAsia" w:hAnsi="Calibri" w:cs="Calibri"/>
                <w:color w:val="000000" w:themeColor="text1"/>
                <w:position w:val="1"/>
                <w:sz w:val="22"/>
                <w:szCs w:val="22"/>
                <w:lang w:val="en-US"/>
              </w:rPr>
              <w:t>]</w:t>
            </w:r>
            <w:r w:rsidR="00BE7940" w:rsidRPr="001A5835">
              <w:rPr>
                <w:rStyle w:val="normaltextrun"/>
                <w:rFonts w:ascii="Calibri" w:eastAsiaTheme="majorEastAsia" w:hAnsi="Calibri" w:cs="Calibri"/>
                <w:color w:val="000000" w:themeColor="text1"/>
                <w:position w:val="1"/>
                <w:sz w:val="22"/>
                <w:szCs w:val="22"/>
                <w:lang w:val="en-US"/>
              </w:rPr>
              <w:t xml:space="preserve"> AND</w:t>
            </w:r>
            <w:r w:rsidR="00BE7940" w:rsidRPr="001A5835">
              <w:rPr>
                <w:rStyle w:val="normaltextrun"/>
                <w:rFonts w:ascii="Calibri" w:eastAsiaTheme="majorEastAsia" w:hAnsi="Calibri" w:cs="Calibri"/>
                <w:b/>
                <w:bCs/>
                <w:color w:val="000000" w:themeColor="text1"/>
                <w:position w:val="-1"/>
                <w:sz w:val="22"/>
                <w:szCs w:val="22"/>
                <w:lang w:val="en-US"/>
              </w:rPr>
              <w:t> </w:t>
            </w:r>
            <w:r w:rsidR="00251C22" w:rsidRPr="001A5835">
              <w:rPr>
                <w:rStyle w:val="normaltextrun"/>
                <w:rFonts w:ascii="Calibri" w:eastAsiaTheme="majorEastAsia" w:hAnsi="Calibri" w:cs="Calibri"/>
                <w:color w:val="000000" w:themeColor="text1"/>
                <w:position w:val="1"/>
                <w:sz w:val="22"/>
                <w:szCs w:val="22"/>
                <w:lang w:val="en-US"/>
              </w:rPr>
              <w:t>“Gastro-intestinal side effects” OR “Gastrointestinal side effects” OR “GI side effects” OR “gastrointestinal adverse events” “</w:t>
            </w:r>
            <w:r w:rsidR="00251C22" w:rsidRPr="001A5835">
              <w:rPr>
                <w:rStyle w:val="textrun"/>
                <w:rFonts w:ascii="Calibri" w:eastAsiaTheme="majorEastAsia" w:hAnsi="Calibri" w:cs="Calibri"/>
                <w:color w:val="000000" w:themeColor="text1"/>
                <w:position w:val="1"/>
                <w:sz w:val="22"/>
                <w:szCs w:val="22"/>
                <w:lang w:val="en-US"/>
              </w:rPr>
              <w:t>diarrhea</w:t>
            </w:r>
            <w:r w:rsidR="00251C22" w:rsidRPr="001A5835">
              <w:rPr>
                <w:rStyle w:val="normaltextrun"/>
                <w:rFonts w:ascii="Calibri" w:eastAsiaTheme="majorEastAsia" w:hAnsi="Calibri" w:cs="Calibri"/>
                <w:color w:val="000000" w:themeColor="text1"/>
                <w:position w:val="1"/>
                <w:sz w:val="22"/>
                <w:szCs w:val="22"/>
                <w:lang w:val="en-US"/>
              </w:rPr>
              <w:t>” OR “diarrhoea” OR “nausea” OR “constipation” OR “fatigue”</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0DC3E102" w14:textId="77777777" w:rsidTr="00251C22">
        <w:trPr>
          <w:trHeight w:val="495"/>
        </w:trPr>
        <w:tc>
          <w:tcPr>
            <w:tcW w:w="0" w:type="auto"/>
            <w:vMerge/>
            <w:hideMark/>
          </w:tcPr>
          <w:p w14:paraId="723E8EC5" w14:textId="77777777" w:rsidR="00251C22" w:rsidRPr="001A5835" w:rsidRDefault="00251C22">
            <w:pPr>
              <w:rPr>
                <w:rFonts w:ascii="Calibri" w:hAnsi="Calibri" w:cs="Calibri"/>
                <w:color w:val="000000" w:themeColor="text1"/>
                <w:lang w:val="en-US"/>
              </w:rPr>
            </w:pPr>
          </w:p>
        </w:tc>
        <w:tc>
          <w:tcPr>
            <w:tcW w:w="2235" w:type="dxa"/>
            <w:hideMark/>
          </w:tcPr>
          <w:p w14:paraId="64F80A3C"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2</w:t>
            </w:r>
            <w:r w:rsidRPr="001A5835">
              <w:rPr>
                <w:rStyle w:val="eop"/>
                <w:rFonts w:ascii="Calibri" w:eastAsiaTheme="majorEastAsia" w:hAnsi="Calibri" w:cs="Calibri"/>
                <w:color w:val="000000" w:themeColor="text1"/>
                <w:sz w:val="22"/>
                <w:szCs w:val="22"/>
                <w:lang w:val="en-US"/>
              </w:rPr>
              <w:t>​</w:t>
            </w:r>
          </w:p>
        </w:tc>
        <w:tc>
          <w:tcPr>
            <w:tcW w:w="13530" w:type="dxa"/>
            <w:hideMark/>
          </w:tcPr>
          <w:p w14:paraId="1AAD8494" w14:textId="2E47F469"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Body composition” OR “Lean body mass” OR “LBM” OR “fat free mass” OR “muscle mass”</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4F656D3F" w14:textId="77777777" w:rsidTr="00251C22">
        <w:trPr>
          <w:trHeight w:val="495"/>
        </w:trPr>
        <w:tc>
          <w:tcPr>
            <w:tcW w:w="0" w:type="auto"/>
            <w:vMerge/>
            <w:hideMark/>
          </w:tcPr>
          <w:p w14:paraId="2E9BC8E4" w14:textId="77777777" w:rsidR="00251C22" w:rsidRPr="001A5835" w:rsidRDefault="00251C22">
            <w:pPr>
              <w:rPr>
                <w:rFonts w:ascii="Calibri" w:hAnsi="Calibri" w:cs="Calibri"/>
                <w:color w:val="000000" w:themeColor="text1"/>
                <w:lang w:val="en-US"/>
              </w:rPr>
            </w:pPr>
          </w:p>
        </w:tc>
        <w:tc>
          <w:tcPr>
            <w:tcW w:w="2235" w:type="dxa"/>
            <w:hideMark/>
          </w:tcPr>
          <w:p w14:paraId="2976B164"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3</w:t>
            </w:r>
            <w:r w:rsidRPr="001A5835">
              <w:rPr>
                <w:rStyle w:val="eop"/>
                <w:rFonts w:ascii="Calibri" w:eastAsiaTheme="majorEastAsia" w:hAnsi="Calibri" w:cs="Calibri"/>
                <w:color w:val="000000" w:themeColor="text1"/>
                <w:sz w:val="22"/>
                <w:szCs w:val="22"/>
                <w:lang w:val="en-US"/>
              </w:rPr>
              <w:t>​</w:t>
            </w:r>
          </w:p>
        </w:tc>
        <w:tc>
          <w:tcPr>
            <w:tcW w:w="13530" w:type="dxa"/>
            <w:hideMark/>
          </w:tcPr>
          <w:p w14:paraId="498005A5" w14:textId="41D4E7F8"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sarcopenia” OR “elderly” OR “sarcopenic” OR “frailty” OR “frail”</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67A72A23" w14:textId="77777777" w:rsidTr="00251C22">
        <w:trPr>
          <w:trHeight w:val="495"/>
        </w:trPr>
        <w:tc>
          <w:tcPr>
            <w:tcW w:w="0" w:type="auto"/>
            <w:vMerge/>
            <w:hideMark/>
          </w:tcPr>
          <w:p w14:paraId="011CEFB8" w14:textId="77777777" w:rsidR="00251C22" w:rsidRPr="001A5835" w:rsidRDefault="00251C22">
            <w:pPr>
              <w:rPr>
                <w:rFonts w:ascii="Calibri" w:hAnsi="Calibri" w:cs="Calibri"/>
                <w:color w:val="000000" w:themeColor="text1"/>
                <w:lang w:val="en-US"/>
              </w:rPr>
            </w:pPr>
          </w:p>
        </w:tc>
        <w:tc>
          <w:tcPr>
            <w:tcW w:w="2235" w:type="dxa"/>
            <w:hideMark/>
          </w:tcPr>
          <w:p w14:paraId="4E25138D"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4</w:t>
            </w:r>
            <w:r w:rsidRPr="001A5835">
              <w:rPr>
                <w:rStyle w:val="eop"/>
                <w:rFonts w:ascii="Calibri" w:eastAsiaTheme="majorEastAsia" w:hAnsi="Calibri" w:cs="Calibri"/>
                <w:color w:val="000000" w:themeColor="text1"/>
                <w:sz w:val="22"/>
                <w:szCs w:val="22"/>
                <w:lang w:val="en-US"/>
              </w:rPr>
              <w:t>​</w:t>
            </w:r>
          </w:p>
        </w:tc>
        <w:tc>
          <w:tcPr>
            <w:tcW w:w="13530" w:type="dxa"/>
            <w:hideMark/>
          </w:tcPr>
          <w:p w14:paraId="7F6BDA6B" w14:textId="0E8685BC"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Active lifestyle” OR “exercise” OR “sport” OR “physical activity” </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65CE5D04" w14:textId="77777777" w:rsidTr="00251C22">
        <w:trPr>
          <w:trHeight w:val="990"/>
        </w:trPr>
        <w:tc>
          <w:tcPr>
            <w:tcW w:w="0" w:type="auto"/>
            <w:vMerge/>
            <w:hideMark/>
          </w:tcPr>
          <w:p w14:paraId="130876E1" w14:textId="77777777" w:rsidR="00251C22" w:rsidRPr="001A5835" w:rsidRDefault="00251C22">
            <w:pPr>
              <w:rPr>
                <w:rFonts w:ascii="Calibri" w:hAnsi="Calibri" w:cs="Calibri"/>
                <w:color w:val="000000" w:themeColor="text1"/>
                <w:lang w:val="en-US"/>
              </w:rPr>
            </w:pPr>
          </w:p>
        </w:tc>
        <w:tc>
          <w:tcPr>
            <w:tcW w:w="2235" w:type="dxa"/>
            <w:hideMark/>
          </w:tcPr>
          <w:p w14:paraId="46C55A5F"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5</w:t>
            </w:r>
            <w:r w:rsidRPr="001A5835">
              <w:rPr>
                <w:rStyle w:val="eop"/>
                <w:rFonts w:ascii="Calibri" w:eastAsiaTheme="majorEastAsia" w:hAnsi="Calibri" w:cs="Calibri"/>
                <w:color w:val="000000" w:themeColor="text1"/>
                <w:sz w:val="22"/>
                <w:szCs w:val="22"/>
                <w:lang w:val="en-US"/>
              </w:rPr>
              <w:t>​</w:t>
            </w:r>
          </w:p>
        </w:tc>
        <w:tc>
          <w:tcPr>
            <w:tcW w:w="13530" w:type="dxa"/>
            <w:hideMark/>
          </w:tcPr>
          <w:p w14:paraId="1C28D70A" w14:textId="0AA58650"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Malnutrition” OR “Nutrition” OR “nutritional” OR “nutrient intake” OR “intake of nutrients” OR “macronutrients” OR “micronutrients” OR “food supplement” OR “vitamin” OR “protein intake” OR “protein” OR “dietary fat” OR “</w:t>
            </w:r>
            <w:r w:rsidR="00251C22" w:rsidRPr="001A5835">
              <w:rPr>
                <w:rStyle w:val="textrun"/>
                <w:rFonts w:ascii="Calibri" w:eastAsiaTheme="majorEastAsia" w:hAnsi="Calibri" w:cs="Calibri"/>
                <w:color w:val="000000" w:themeColor="text1"/>
                <w:position w:val="1"/>
                <w:sz w:val="22"/>
                <w:szCs w:val="22"/>
                <w:lang w:val="en-US"/>
              </w:rPr>
              <w:t>fiber</w:t>
            </w:r>
            <w:r w:rsidR="00251C22" w:rsidRPr="001A5835">
              <w:rPr>
                <w:rStyle w:val="normaltextrun"/>
                <w:rFonts w:ascii="Calibri" w:eastAsiaTheme="majorEastAsia" w:hAnsi="Calibri" w:cs="Calibri"/>
                <w:color w:val="000000" w:themeColor="text1"/>
                <w:position w:val="1"/>
                <w:sz w:val="22"/>
                <w:szCs w:val="22"/>
                <w:lang w:val="en-US"/>
              </w:rPr>
              <w:t>/fibre” OR “minerals” OR “carbohydrates”</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57B6C1FC" w14:textId="77777777" w:rsidTr="00251C22">
        <w:trPr>
          <w:trHeight w:val="495"/>
        </w:trPr>
        <w:tc>
          <w:tcPr>
            <w:tcW w:w="0" w:type="auto"/>
            <w:vMerge/>
            <w:hideMark/>
          </w:tcPr>
          <w:p w14:paraId="38D3601C" w14:textId="77777777" w:rsidR="00251C22" w:rsidRPr="001A5835" w:rsidRDefault="00251C22">
            <w:pPr>
              <w:rPr>
                <w:rFonts w:ascii="Calibri" w:hAnsi="Calibri" w:cs="Calibri"/>
                <w:color w:val="000000" w:themeColor="text1"/>
                <w:lang w:val="en-US"/>
              </w:rPr>
            </w:pPr>
          </w:p>
        </w:tc>
        <w:tc>
          <w:tcPr>
            <w:tcW w:w="2235" w:type="dxa"/>
            <w:hideMark/>
          </w:tcPr>
          <w:p w14:paraId="201ADD1A"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6</w:t>
            </w:r>
            <w:r w:rsidRPr="001A5835">
              <w:rPr>
                <w:rStyle w:val="eop"/>
                <w:rFonts w:ascii="Calibri" w:eastAsiaTheme="majorEastAsia" w:hAnsi="Calibri" w:cs="Calibri"/>
                <w:color w:val="000000" w:themeColor="text1"/>
                <w:sz w:val="22"/>
                <w:szCs w:val="22"/>
                <w:lang w:val="en-US"/>
              </w:rPr>
              <w:t>​</w:t>
            </w:r>
          </w:p>
        </w:tc>
        <w:tc>
          <w:tcPr>
            <w:tcW w:w="13530" w:type="dxa"/>
            <w:hideMark/>
          </w:tcPr>
          <w:p w14:paraId="41A0FA7F" w14:textId="3F86ADE9"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Dietary patterns” or “therapeutic diet” or “low calorie diet” </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02A425CE" w14:textId="77777777" w:rsidTr="00251C22">
        <w:trPr>
          <w:trHeight w:val="210"/>
        </w:trPr>
        <w:tc>
          <w:tcPr>
            <w:tcW w:w="0" w:type="auto"/>
            <w:vMerge/>
            <w:hideMark/>
          </w:tcPr>
          <w:p w14:paraId="193CD750" w14:textId="77777777" w:rsidR="00251C22" w:rsidRPr="001A5835" w:rsidRDefault="00251C22">
            <w:pPr>
              <w:rPr>
                <w:rFonts w:ascii="Calibri" w:hAnsi="Calibri" w:cs="Calibri"/>
                <w:color w:val="000000" w:themeColor="text1"/>
                <w:lang w:val="en-US"/>
              </w:rPr>
            </w:pPr>
          </w:p>
        </w:tc>
        <w:tc>
          <w:tcPr>
            <w:tcW w:w="2235" w:type="dxa"/>
            <w:hideMark/>
          </w:tcPr>
          <w:p w14:paraId="4E1CC7B7"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7</w:t>
            </w:r>
            <w:r w:rsidRPr="001A5835">
              <w:rPr>
                <w:rStyle w:val="eop"/>
                <w:rFonts w:ascii="Calibri" w:eastAsiaTheme="majorEastAsia" w:hAnsi="Calibri" w:cs="Calibri"/>
                <w:color w:val="000000" w:themeColor="text1"/>
                <w:sz w:val="22"/>
                <w:szCs w:val="22"/>
                <w:lang w:val="en-US"/>
              </w:rPr>
              <w:t>​</w:t>
            </w:r>
          </w:p>
        </w:tc>
        <w:tc>
          <w:tcPr>
            <w:tcW w:w="13530" w:type="dxa"/>
            <w:hideMark/>
          </w:tcPr>
          <w:p w14:paraId="4126A567" w14:textId="735C819D"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Digital” OR “telehealth” OR “patient support” OR “app” OR “patient programme” OR “patient program"</w:t>
            </w:r>
            <w:r w:rsidR="00251C22" w:rsidRPr="001A5835">
              <w:rPr>
                <w:rStyle w:val="eop"/>
                <w:rFonts w:ascii="Calibri" w:eastAsiaTheme="majorEastAsia" w:hAnsi="Calibri" w:cs="Calibri"/>
                <w:color w:val="000000" w:themeColor="text1"/>
                <w:sz w:val="22"/>
                <w:szCs w:val="22"/>
                <w:lang w:val="en-US"/>
              </w:rPr>
              <w:t>​</w:t>
            </w:r>
          </w:p>
        </w:tc>
      </w:tr>
      <w:tr w:rsidR="00251C22" w:rsidRPr="001A5835" w14:paraId="67081903" w14:textId="77777777" w:rsidTr="00251C22">
        <w:trPr>
          <w:trHeight w:val="495"/>
        </w:trPr>
        <w:tc>
          <w:tcPr>
            <w:tcW w:w="0" w:type="auto"/>
            <w:vMerge/>
            <w:hideMark/>
          </w:tcPr>
          <w:p w14:paraId="6E4B0AF4" w14:textId="77777777" w:rsidR="00251C22" w:rsidRPr="001A5835" w:rsidRDefault="00251C22">
            <w:pPr>
              <w:rPr>
                <w:rFonts w:ascii="Calibri" w:hAnsi="Calibri" w:cs="Calibri"/>
                <w:color w:val="000000" w:themeColor="text1"/>
                <w:lang w:val="en-US"/>
              </w:rPr>
            </w:pPr>
          </w:p>
        </w:tc>
        <w:tc>
          <w:tcPr>
            <w:tcW w:w="2235" w:type="dxa"/>
            <w:hideMark/>
          </w:tcPr>
          <w:p w14:paraId="4FF0188B" w14:textId="77777777" w:rsidR="00251C22" w:rsidRPr="001A5835" w:rsidRDefault="00251C22"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X.8</w:t>
            </w:r>
            <w:r w:rsidRPr="001A5835">
              <w:rPr>
                <w:rStyle w:val="eop"/>
                <w:rFonts w:ascii="Calibri" w:eastAsiaTheme="majorEastAsia" w:hAnsi="Calibri" w:cs="Calibri"/>
                <w:color w:val="000000" w:themeColor="text1"/>
                <w:sz w:val="22"/>
                <w:szCs w:val="22"/>
                <w:lang w:val="en-US"/>
              </w:rPr>
              <w:t>​</w:t>
            </w:r>
          </w:p>
        </w:tc>
        <w:tc>
          <w:tcPr>
            <w:tcW w:w="13530" w:type="dxa"/>
            <w:hideMark/>
          </w:tcPr>
          <w:p w14:paraId="48EA7E9D" w14:textId="725A3C51" w:rsidR="00251C22" w:rsidRPr="001A5835" w:rsidRDefault="007E1094" w:rsidP="00251C22">
            <w:pPr>
              <w:pStyle w:val="paragraph"/>
              <w:textAlignment w:val="baseline"/>
              <w:rPr>
                <w:rFonts w:ascii="Calibri" w:hAnsi="Calibri" w:cs="Calibri"/>
                <w:color w:val="000000" w:themeColor="text1"/>
                <w:sz w:val="22"/>
                <w:szCs w:val="22"/>
                <w:lang w:val="en-US"/>
              </w:rPr>
            </w:pPr>
            <w:r w:rsidRPr="001A5835">
              <w:rPr>
                <w:rStyle w:val="normaltextrun"/>
                <w:rFonts w:ascii="Calibri" w:eastAsiaTheme="majorEastAsia" w:hAnsi="Calibri" w:cs="Calibri"/>
                <w:color w:val="000000" w:themeColor="text1"/>
                <w:position w:val="1"/>
                <w:sz w:val="22"/>
                <w:szCs w:val="22"/>
                <w:lang w:val="en-US"/>
              </w:rPr>
              <w:t>[Search 1 or Search 2 terms] AND</w:t>
            </w:r>
            <w:r w:rsidRPr="001A5835">
              <w:rPr>
                <w:rStyle w:val="normaltextrun"/>
                <w:rFonts w:ascii="Calibri" w:eastAsiaTheme="majorEastAsia" w:hAnsi="Calibri" w:cs="Calibri"/>
                <w:b/>
                <w:bCs/>
                <w:color w:val="000000" w:themeColor="text1"/>
                <w:position w:val="-1"/>
                <w:sz w:val="22"/>
                <w:szCs w:val="22"/>
                <w:lang w:val="en-US"/>
              </w:rPr>
              <w:t xml:space="preserve"> </w:t>
            </w:r>
            <w:r w:rsidR="00251C22" w:rsidRPr="001A5835">
              <w:rPr>
                <w:rStyle w:val="normaltextrun"/>
                <w:rFonts w:ascii="Calibri" w:eastAsiaTheme="majorEastAsia" w:hAnsi="Calibri" w:cs="Calibri"/>
                <w:color w:val="000000" w:themeColor="text1"/>
                <w:position w:val="1"/>
                <w:sz w:val="22"/>
                <w:szCs w:val="22"/>
                <w:lang w:val="en-US"/>
              </w:rPr>
              <w:t>“treatment termination” OR “treatment discontinuation” OR “dose reduction”</w:t>
            </w:r>
            <w:r w:rsidR="00251C22" w:rsidRPr="001A5835">
              <w:rPr>
                <w:rStyle w:val="eop"/>
                <w:rFonts w:ascii="Calibri" w:eastAsiaTheme="majorEastAsia" w:hAnsi="Calibri" w:cs="Calibri"/>
                <w:color w:val="000000" w:themeColor="text1"/>
                <w:sz w:val="22"/>
                <w:szCs w:val="22"/>
                <w:lang w:val="en-US"/>
              </w:rPr>
              <w:t>​</w:t>
            </w:r>
          </w:p>
        </w:tc>
      </w:tr>
    </w:tbl>
    <w:p w14:paraId="06A578CF" w14:textId="77777777" w:rsidR="007D2820" w:rsidRPr="001A5835" w:rsidRDefault="00251C22">
      <w:pPr>
        <w:rPr>
          <w:rFonts w:ascii="Calibri" w:hAnsi="Calibri" w:cs="Calibri"/>
          <w:lang w:val="en-US"/>
        </w:rPr>
      </w:pPr>
      <w:r w:rsidRPr="001A5835">
        <w:rPr>
          <w:rFonts w:ascii="Calibri" w:hAnsi="Calibri" w:cs="Calibri"/>
          <w:lang w:val="en-US"/>
        </w:rPr>
        <w:t xml:space="preserve"> </w:t>
      </w:r>
    </w:p>
    <w:p w14:paraId="7019C38F" w14:textId="673AE0F3" w:rsidR="00855768" w:rsidRPr="001A5835" w:rsidRDefault="004D673B" w:rsidP="00C57BF7">
      <w:pPr>
        <w:pStyle w:val="Heading2"/>
        <w:rPr>
          <w:lang w:val="en-US"/>
        </w:rPr>
      </w:pPr>
      <w:r w:rsidRPr="001A5835">
        <w:rPr>
          <w:lang w:val="en-US"/>
        </w:rPr>
        <w:t xml:space="preserve">Supplement table 2. </w:t>
      </w:r>
      <w:r w:rsidR="00855768" w:rsidRPr="001A5835">
        <w:rPr>
          <w:lang w:val="en-US"/>
        </w:rPr>
        <w:t>Physical exercise regimens used in GBT</w:t>
      </w:r>
      <w:r w:rsidR="004F5B7E" w:rsidRPr="001A5835">
        <w:rPr>
          <w:lang w:val="en-US"/>
        </w:rPr>
        <w:t xml:space="preserve"> RCTs </w:t>
      </w:r>
      <w:r w:rsidR="00635282" w:rsidRPr="001A5835">
        <w:rPr>
          <w:lang w:val="en-US"/>
        </w:rPr>
        <w:fldChar w:fldCharType="begin">
          <w:fldData xml:space="preserve">PEVuZE5vdGU+PENpdGU+PEF1dGhvcj5KZW5zZW48L0F1dGhvcj48WWVhcj4yMDI0PC9ZZWFyPjxS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</w:fldData>
        </w:fldChar>
      </w:r>
      <w:r w:rsidR="0070285A" w:rsidRPr="001A5835">
        <w:rPr>
          <w:lang w:val="en-US"/>
        </w:rPr>
        <w:instrText xml:space="preserve"> ADDIN EN.CITE </w:instrText>
      </w:r>
      <w:r w:rsidR="0070285A" w:rsidRPr="001A5835">
        <w:rPr>
          <w:lang w:val="en-US"/>
        </w:rPr>
        <w:fldChar w:fldCharType="begin">
          <w:fldData xml:space="preserve">PEVuZE5vdGU+PENpdGU+PEF1dGhvcj5KZW5zZW48L0F1dGhvcj48WWVhcj4yMDI0PC9ZZWFyPjxS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</w:fldData>
        </w:fldChar>
      </w:r>
      <w:r w:rsidR="0070285A" w:rsidRPr="001A5835">
        <w:rPr>
          <w:lang w:val="en-US"/>
        </w:rPr>
        <w:instrText xml:space="preserve"> ADDIN EN.CITE.DATA </w:instrText>
      </w:r>
      <w:r w:rsidR="0070285A" w:rsidRPr="001A5835">
        <w:rPr>
          <w:lang w:val="en-US"/>
        </w:rPr>
      </w:r>
      <w:r w:rsidR="0070285A" w:rsidRPr="001A5835">
        <w:rPr>
          <w:lang w:val="en-US"/>
        </w:rPr>
        <w:fldChar w:fldCharType="end"/>
      </w:r>
      <w:r w:rsidR="00635282" w:rsidRPr="001A5835">
        <w:rPr>
          <w:lang w:val="en-US"/>
        </w:rPr>
      </w:r>
      <w:r w:rsidR="00635282" w:rsidRPr="001A5835">
        <w:rPr>
          <w:lang w:val="en-US"/>
        </w:rPr>
        <w:fldChar w:fldCharType="separate"/>
      </w:r>
      <w:r w:rsidR="006B2BA0" w:rsidRPr="001A5835">
        <w:rPr>
          <w:lang w:val="en-US"/>
        </w:rPr>
        <w:t>[83, 84]</w:t>
      </w:r>
      <w:r w:rsidR="00635282" w:rsidRPr="001A5835">
        <w:rPr>
          <w:lang w:val="en-US"/>
        </w:rPr>
        <w:fldChar w:fldCharType="end"/>
      </w:r>
    </w:p>
    <w:tbl>
      <w:tblPr>
        <w:tblStyle w:val="TableGrid"/>
        <w:tblW w:w="5000" w:type="pct"/>
        <w:tblLook w:val="04A0" w:firstRow="1" w:lastRow="0" w:firstColumn="1" w:lastColumn="0" w:noHBand="0" w:noVBand="1"/>
      </w:tblPr>
      <w:tblGrid>
        <w:gridCol w:w="4675"/>
        <w:gridCol w:w="4675"/>
      </w:tblGrid>
      <w:tr w:rsidR="008F0E94" w:rsidRPr="001A5835" w14:paraId="4247A1F0" w14:textId="77777777" w:rsidTr="005D69E3">
        <w:tc>
          <w:tcPr>
            <w:tcW w:w="2500" w:type="pct"/>
          </w:tcPr>
          <w:p w14:paraId="1AD23DFC" w14:textId="77777777" w:rsidR="008F0E94" w:rsidRPr="001A5835" w:rsidRDefault="008F0E94" w:rsidP="005D69E3">
            <w:pPr>
              <w:rPr>
                <w:rFonts w:ascii="Calibri" w:hAnsi="Calibri" w:cs="Calibri"/>
                <w:b/>
                <w:bCs/>
                <w:lang w:val="en-US"/>
              </w:rPr>
            </w:pPr>
            <w:r w:rsidRPr="001A5835">
              <w:rPr>
                <w:rFonts w:ascii="Calibri" w:hAnsi="Calibri" w:cs="Calibri"/>
                <w:b/>
                <w:bCs/>
                <w:lang w:val="en-US"/>
              </w:rPr>
              <w:t>Group exercise</w:t>
            </w:r>
          </w:p>
        </w:tc>
        <w:tc>
          <w:tcPr>
            <w:tcW w:w="2500" w:type="pct"/>
          </w:tcPr>
          <w:p w14:paraId="0EA09A2E" w14:textId="77777777" w:rsidR="008F0E94" w:rsidRPr="001A5835" w:rsidRDefault="008F0E94" w:rsidP="005D69E3">
            <w:pPr>
              <w:rPr>
                <w:rFonts w:ascii="Calibri" w:hAnsi="Calibri" w:cs="Calibri"/>
                <w:b/>
                <w:bCs/>
                <w:lang w:val="en-US"/>
              </w:rPr>
            </w:pPr>
            <w:r w:rsidRPr="001A5835">
              <w:rPr>
                <w:rFonts w:ascii="Calibri" w:hAnsi="Calibri" w:cs="Calibri"/>
                <w:b/>
                <w:bCs/>
                <w:lang w:val="en-US"/>
              </w:rPr>
              <w:t>Individual exercise</w:t>
            </w:r>
          </w:p>
        </w:tc>
      </w:tr>
      <w:tr w:rsidR="008F0E94" w:rsidRPr="001A5835" w14:paraId="305580D2" w14:textId="77777777" w:rsidTr="005D69E3">
        <w:tc>
          <w:tcPr>
            <w:tcW w:w="2500" w:type="pct"/>
          </w:tcPr>
          <w:p w14:paraId="511C5C1D" w14:textId="77777777" w:rsidR="008F0E94" w:rsidRPr="001A5835" w:rsidRDefault="008F0E94" w:rsidP="008F0E94">
            <w:pPr>
              <w:pStyle w:val="ListParagraph"/>
              <w:numPr>
                <w:ilvl w:val="0"/>
                <w:numId w:val="26"/>
              </w:numPr>
              <w:ind w:left="288" w:hanging="288"/>
              <w:rPr>
                <w:rFonts w:ascii="Calibri" w:hAnsi="Calibri" w:cs="Calibri"/>
                <w:lang w:val="en-US"/>
              </w:rPr>
            </w:pPr>
            <w:r w:rsidRPr="001A5835">
              <w:rPr>
                <w:rFonts w:ascii="Calibri" w:hAnsi="Calibri" w:cs="Calibri"/>
                <w:lang w:val="en-US"/>
              </w:rPr>
              <w:t>Twice weekly:</w:t>
            </w:r>
          </w:p>
          <w:p w14:paraId="48069BE7"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30 minutes of vigorous-intensity, interval-based indoor cycling aimed at achieving ≥80% maximal heart rate, and</w:t>
            </w:r>
          </w:p>
          <w:p w14:paraId="4097BED1"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15 minutes of circuit training combining vigorous-intensity aerobic exercise and muscle-strengthening exercises using bodyweight or external resistance (e.g., 3 circuits of 5 exercises over 40 seconds each followed by 20 second breaks)</w:t>
            </w:r>
          </w:p>
        </w:tc>
        <w:tc>
          <w:tcPr>
            <w:tcW w:w="2500" w:type="pct"/>
          </w:tcPr>
          <w:p w14:paraId="18801FDC" w14:textId="77777777" w:rsidR="008F0E94" w:rsidRPr="001A5835" w:rsidRDefault="008F0E94" w:rsidP="008F0E94">
            <w:pPr>
              <w:pStyle w:val="ListParagraph"/>
              <w:numPr>
                <w:ilvl w:val="0"/>
                <w:numId w:val="26"/>
              </w:numPr>
              <w:ind w:left="288" w:hanging="288"/>
              <w:rPr>
                <w:rFonts w:ascii="Calibri" w:hAnsi="Calibri" w:cs="Calibri"/>
                <w:lang w:val="en-US"/>
              </w:rPr>
            </w:pPr>
            <w:r w:rsidRPr="001A5835">
              <w:rPr>
                <w:rFonts w:ascii="Calibri" w:hAnsi="Calibri" w:cs="Calibri"/>
                <w:lang w:val="en-US"/>
              </w:rPr>
              <w:t>Twice weekly moderate-to vigorous– intensity exercise, such as:</w:t>
            </w:r>
          </w:p>
          <w:p w14:paraId="0652FCCA"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Cycling</w:t>
            </w:r>
          </w:p>
          <w:p w14:paraId="38B877E6"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Running</w:t>
            </w:r>
          </w:p>
          <w:p w14:paraId="17DC73F8"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Brisk walking</w:t>
            </w:r>
          </w:p>
          <w:p w14:paraId="7F59BA85" w14:textId="77777777" w:rsidR="008F0E94" w:rsidRPr="001A5835" w:rsidRDefault="008F0E94" w:rsidP="008F0E94">
            <w:pPr>
              <w:pStyle w:val="ListParagraph"/>
              <w:numPr>
                <w:ilvl w:val="1"/>
                <w:numId w:val="26"/>
              </w:numPr>
              <w:ind w:left="576" w:hanging="288"/>
              <w:rPr>
                <w:rFonts w:ascii="Calibri" w:hAnsi="Calibri" w:cs="Calibri"/>
                <w:lang w:val="en-US"/>
              </w:rPr>
            </w:pPr>
            <w:r w:rsidRPr="001A5835">
              <w:rPr>
                <w:rFonts w:ascii="Calibri" w:hAnsi="Calibri" w:cs="Calibri"/>
                <w:lang w:val="en-US"/>
              </w:rPr>
              <w:t>Individual circuit training</w:t>
            </w:r>
          </w:p>
        </w:tc>
      </w:tr>
    </w:tbl>
    <w:p w14:paraId="50BF88A4" w14:textId="3BFEB424" w:rsidR="00154A88" w:rsidRPr="001A5835" w:rsidRDefault="007625E5">
      <w:pPr>
        <w:rPr>
          <w:rFonts w:ascii="Calibri" w:hAnsi="Calibri" w:cs="Calibri"/>
          <w:lang w:val="en-US"/>
        </w:rPr>
      </w:pPr>
      <w:r w:rsidRPr="001A5835">
        <w:rPr>
          <w:rFonts w:ascii="Calibri" w:hAnsi="Calibri" w:cs="Calibri"/>
          <w:lang w:val="en-US"/>
        </w:rPr>
        <w:t>GBT, GLP-1 based therapy; RCT, randomised controlled trial</w:t>
      </w:r>
    </w:p>
    <w:p w14:paraId="5FA7F017" w14:textId="77777777" w:rsidR="001D76EB" w:rsidRPr="001A5835" w:rsidRDefault="001D76EB">
      <w:pPr>
        <w:spacing w:after="160" w:line="259" w:lineRule="auto"/>
        <w:rPr>
          <w:rFonts w:ascii="Calibri" w:eastAsiaTheme="majorEastAsia" w:hAnsi="Calibri" w:cs="Calibri"/>
          <w:b/>
          <w:bCs/>
          <w:color w:val="000000" w:themeColor="text1"/>
          <w:lang w:val="en-US"/>
        </w:rPr>
      </w:pPr>
      <w:r w:rsidRPr="001A5835">
        <w:rPr>
          <w:rFonts w:ascii="Calibri" w:hAnsi="Calibri" w:cs="Calibri"/>
          <w:lang w:val="en-US"/>
        </w:rPr>
        <w:br w:type="page"/>
      </w:r>
    </w:p>
    <w:p w14:paraId="30C513AA" w14:textId="7A7809CC" w:rsidR="00154A88" w:rsidRPr="001A5835" w:rsidRDefault="00154A88" w:rsidP="00154A88">
      <w:pPr>
        <w:pStyle w:val="Heading2"/>
        <w:rPr>
          <w:lang w:val="en-US"/>
        </w:rPr>
      </w:pPr>
      <w:r w:rsidRPr="001A5835">
        <w:rPr>
          <w:lang w:val="en-US"/>
        </w:rPr>
        <w:t xml:space="preserve">Supplement table </w:t>
      </w:r>
      <w:r w:rsidR="00BB1A61" w:rsidRPr="001A5835">
        <w:rPr>
          <w:lang w:val="en-US"/>
        </w:rPr>
        <w:t>3</w:t>
      </w:r>
      <w:r w:rsidRPr="001A5835">
        <w:rPr>
          <w:lang w:val="en-US"/>
        </w:rPr>
        <w:t xml:space="preserve">. </w:t>
      </w:r>
      <w:r w:rsidR="008C0FE1" w:rsidRPr="001A5835">
        <w:rPr>
          <w:lang w:val="en-US"/>
        </w:rPr>
        <w:t xml:space="preserve">Similarities and differences between GLP-1 </w:t>
      </w:r>
      <w:r w:rsidR="005171B4" w:rsidRPr="001A5835">
        <w:rPr>
          <w:lang w:val="en-US"/>
        </w:rPr>
        <w:t xml:space="preserve">weight loss </w:t>
      </w:r>
      <w:r w:rsidR="008C0FE1" w:rsidRPr="001A5835">
        <w:rPr>
          <w:lang w:val="en-US"/>
        </w:rPr>
        <w:t xml:space="preserve">expert </w:t>
      </w:r>
      <w:r w:rsidR="00AE78A3" w:rsidRPr="001A5835">
        <w:rPr>
          <w:lang w:val="en-US"/>
        </w:rPr>
        <w:t xml:space="preserve">Delphi </w:t>
      </w:r>
      <w:r w:rsidR="008C0FE1" w:rsidRPr="001A5835">
        <w:rPr>
          <w:lang w:val="en-US"/>
        </w:rPr>
        <w:t xml:space="preserve">recommendations and </w:t>
      </w:r>
      <w:r w:rsidR="006331FD" w:rsidRPr="001A5835">
        <w:rPr>
          <w:lang w:val="en-US"/>
        </w:rPr>
        <w:t xml:space="preserve">the 2025 </w:t>
      </w:r>
      <w:r w:rsidR="00AE78A3" w:rsidRPr="001A5835">
        <w:rPr>
          <w:lang w:val="en-US"/>
        </w:rPr>
        <w:t>Joint Advisory (ACLM/ASN/OMA/TOS)</w:t>
      </w:r>
      <w:r w:rsidR="005171B4" w:rsidRPr="001A5835">
        <w:rPr>
          <w:lang w:val="en-US"/>
        </w:rPr>
        <w:t xml:space="preserve"> guidance</w:t>
      </w:r>
      <w:r w:rsidR="006331FD" w:rsidRPr="001A5835">
        <w:rPr>
          <w:lang w:val="en-US"/>
        </w:rPr>
        <w:t xml:space="preserve"> on </w:t>
      </w:r>
      <w:r w:rsidR="005D603A" w:rsidRPr="001A5835">
        <w:rPr>
          <w:lang w:val="en-US"/>
        </w:rPr>
        <w:t>GBT</w:t>
      </w:r>
      <w:r w:rsidR="006331FD" w:rsidRPr="001A5835">
        <w:rPr>
          <w:lang w:val="en-US"/>
        </w:rPr>
        <w:t xml:space="preserve"> for weight loss.</w:t>
      </w:r>
    </w:p>
    <w:tbl>
      <w:tblPr>
        <w:tblStyle w:val="TableGrid"/>
        <w:tblW w:w="0" w:type="auto"/>
        <w:tblLook w:val="04A0" w:firstRow="1" w:lastRow="0" w:firstColumn="1" w:lastColumn="0" w:noHBand="0" w:noVBand="1"/>
      </w:tblPr>
      <w:tblGrid>
        <w:gridCol w:w="3116"/>
        <w:gridCol w:w="3117"/>
        <w:gridCol w:w="3117"/>
      </w:tblGrid>
      <w:tr w:rsidR="005171B4" w:rsidRPr="001A5835" w14:paraId="4D79FAF8" w14:textId="77777777" w:rsidTr="005171B4">
        <w:tc>
          <w:tcPr>
            <w:tcW w:w="3116" w:type="dxa"/>
          </w:tcPr>
          <w:p w14:paraId="27DEFF43" w14:textId="77777777" w:rsidR="005171B4" w:rsidRPr="001A5835" w:rsidRDefault="005171B4">
            <w:pPr>
              <w:rPr>
                <w:rFonts w:ascii="Calibri" w:hAnsi="Calibri" w:cs="Calibri"/>
                <w:lang w:val="en-US"/>
              </w:rPr>
            </w:pPr>
          </w:p>
        </w:tc>
        <w:tc>
          <w:tcPr>
            <w:tcW w:w="3117" w:type="dxa"/>
          </w:tcPr>
          <w:p w14:paraId="30F37CEA" w14:textId="1CB269A5" w:rsidR="005171B4" w:rsidRPr="001A5835" w:rsidRDefault="00B0284E" w:rsidP="00F03720">
            <w:pPr>
              <w:jc w:val="center"/>
              <w:rPr>
                <w:rFonts w:ascii="Calibri" w:hAnsi="Calibri" w:cs="Calibri"/>
                <w:b/>
                <w:bCs/>
                <w:lang w:val="en-US"/>
              </w:rPr>
            </w:pPr>
            <w:r w:rsidRPr="001A5835">
              <w:rPr>
                <w:rFonts w:ascii="Calibri" w:hAnsi="Calibri" w:cs="Calibri"/>
                <w:b/>
                <w:bCs/>
                <w:lang w:val="en-US"/>
              </w:rPr>
              <w:t>GLP-1 weight loss expert Delphi recommendations</w:t>
            </w:r>
          </w:p>
        </w:tc>
        <w:tc>
          <w:tcPr>
            <w:tcW w:w="3117" w:type="dxa"/>
          </w:tcPr>
          <w:p w14:paraId="080BF31B" w14:textId="141A53AC" w:rsidR="005171B4" w:rsidRPr="001A5835" w:rsidRDefault="00B0284E" w:rsidP="00F03720">
            <w:pPr>
              <w:jc w:val="center"/>
              <w:rPr>
                <w:rFonts w:ascii="Calibri" w:hAnsi="Calibri" w:cs="Calibri"/>
                <w:b/>
                <w:bCs/>
                <w:lang w:val="en-US"/>
              </w:rPr>
            </w:pPr>
            <w:r w:rsidRPr="001A5835">
              <w:rPr>
                <w:rFonts w:ascii="Calibri" w:hAnsi="Calibri" w:cs="Calibri"/>
                <w:b/>
                <w:bCs/>
                <w:lang w:val="en-US"/>
              </w:rPr>
              <w:t>Joint Advisory (ACLM/ASN/OMA/TOS) guidance</w:t>
            </w:r>
            <w:r w:rsidR="007773FA" w:rsidRPr="001A5835">
              <w:rPr>
                <w:rFonts w:ascii="Calibri" w:hAnsi="Calibri" w:cs="Calibri"/>
                <w:b/>
                <w:bCs/>
                <w:lang w:val="en-US"/>
              </w:rPr>
              <w:t xml:space="preserve"> </w:t>
            </w:r>
            <w:r w:rsidR="00B245D8" w:rsidRPr="001A5835">
              <w:rPr>
                <w:rFonts w:ascii="Calibri" w:hAnsi="Calibri" w:cs="Calibri"/>
                <w:b/>
                <w:bCs/>
                <w:lang w:val="en-US"/>
              </w:rPr>
              <w:fldChar w:fldCharType="begin">
                <w:fldData xml:space="preserve">PEVuZE5vdGU+PENpdGU+PEF1dGhvcj5Nb3phZmZhcmlhbjwvQXV0aG9yPjxZZWFyPjIwMjU8L1ll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</w:fldData>
              </w:fldChar>
            </w:r>
            <w:r w:rsidR="0070285A" w:rsidRPr="001A5835">
              <w:rPr>
                <w:rFonts w:ascii="Calibri" w:hAnsi="Calibri" w:cs="Calibri"/>
                <w:b/>
                <w:bCs/>
                <w:lang w:val="en-US"/>
              </w:rPr>
              <w:instrText xml:space="preserve"> ADDIN EN.CITE </w:instrText>
            </w:r>
            <w:r w:rsidR="0070285A" w:rsidRPr="001A5835">
              <w:rPr>
                <w:rFonts w:ascii="Calibri" w:hAnsi="Calibri" w:cs="Calibri"/>
                <w:b/>
                <w:bCs/>
                <w:lang w:val="en-US"/>
              </w:rPr>
              <w:fldChar w:fldCharType="begin">
                <w:fldData xml:space="preserve">PEVuZE5vdGU+PENpdGU+PEF1dGhvcj5Nb3phZmZhcmlhbjwvQXV0aG9yPjxZZWFyPjIwMjU8L1ll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</w:fldData>
              </w:fldChar>
            </w:r>
            <w:r w:rsidR="0070285A" w:rsidRPr="001A5835">
              <w:rPr>
                <w:rFonts w:ascii="Calibri" w:hAnsi="Calibri" w:cs="Calibri"/>
                <w:b/>
                <w:bCs/>
                <w:lang w:val="en-US"/>
              </w:rPr>
              <w:instrText xml:space="preserve"> ADDIN EN.CITE.DATA </w:instrText>
            </w:r>
            <w:r w:rsidR="0070285A" w:rsidRPr="001A5835">
              <w:rPr>
                <w:rFonts w:ascii="Calibri" w:hAnsi="Calibri" w:cs="Calibri"/>
                <w:b/>
                <w:bCs/>
                <w:lang w:val="en-US"/>
              </w:rPr>
            </w:r>
            <w:r w:rsidR="0070285A" w:rsidRPr="001A5835">
              <w:rPr>
                <w:rFonts w:ascii="Calibri" w:hAnsi="Calibri" w:cs="Calibri"/>
                <w:b/>
                <w:bCs/>
                <w:lang w:val="en-US"/>
              </w:rPr>
              <w:fldChar w:fldCharType="end"/>
            </w:r>
            <w:r w:rsidR="00B245D8" w:rsidRPr="001A5835">
              <w:rPr>
                <w:rFonts w:ascii="Calibri" w:hAnsi="Calibri" w:cs="Calibri"/>
                <w:b/>
                <w:bCs/>
                <w:lang w:val="en-US"/>
              </w:rPr>
            </w:r>
            <w:r w:rsidR="00B245D8" w:rsidRPr="001A5835">
              <w:rPr>
                <w:rFonts w:ascii="Calibri" w:hAnsi="Calibri" w:cs="Calibri"/>
                <w:b/>
                <w:bCs/>
                <w:lang w:val="en-US"/>
              </w:rPr>
              <w:fldChar w:fldCharType="separate"/>
            </w:r>
            <w:r w:rsidR="0070285A" w:rsidRPr="001A5835">
              <w:rPr>
                <w:rFonts w:ascii="Calibri" w:hAnsi="Calibri" w:cs="Calibri"/>
                <w:b/>
                <w:bCs/>
                <w:lang w:val="en-US"/>
              </w:rPr>
              <w:t>[129]</w:t>
            </w:r>
            <w:r w:rsidR="00B245D8" w:rsidRPr="001A5835">
              <w:rPr>
                <w:rFonts w:ascii="Calibri" w:hAnsi="Calibri" w:cs="Calibri"/>
                <w:b/>
                <w:bCs/>
                <w:lang w:val="en-US"/>
              </w:rPr>
              <w:fldChar w:fldCharType="end"/>
            </w:r>
          </w:p>
        </w:tc>
      </w:tr>
      <w:tr w:rsidR="005171B4" w:rsidRPr="001A5835" w14:paraId="563BC693" w14:textId="77777777" w:rsidTr="00E350C4">
        <w:tc>
          <w:tcPr>
            <w:tcW w:w="3116" w:type="dxa"/>
            <w:vAlign w:val="center"/>
          </w:tcPr>
          <w:p w14:paraId="5B9DE3B8" w14:textId="02512411" w:rsidR="005171B4" w:rsidRPr="001A5835" w:rsidRDefault="00B0284E" w:rsidP="00E350C4">
            <w:pPr>
              <w:rPr>
                <w:rFonts w:ascii="Calibri" w:hAnsi="Calibri" w:cs="Calibri"/>
                <w:lang w:val="en-US"/>
              </w:rPr>
            </w:pPr>
            <w:r w:rsidRPr="001A5835">
              <w:rPr>
                <w:rFonts w:ascii="Calibri" w:hAnsi="Calibri" w:cs="Calibri"/>
                <w:lang w:val="en-US"/>
              </w:rPr>
              <w:t>Methodology</w:t>
            </w:r>
          </w:p>
        </w:tc>
        <w:tc>
          <w:tcPr>
            <w:tcW w:w="3117" w:type="dxa"/>
            <w:vAlign w:val="center"/>
          </w:tcPr>
          <w:p w14:paraId="5335EBB3" w14:textId="02DA0E01" w:rsidR="005171B4" w:rsidRPr="001A5835" w:rsidRDefault="00FC2CD5" w:rsidP="00E350C4">
            <w:pPr>
              <w:jc w:val="center"/>
              <w:rPr>
                <w:rFonts w:ascii="Calibri" w:hAnsi="Calibri" w:cs="Calibri"/>
                <w:lang w:val="en-US"/>
              </w:rPr>
            </w:pPr>
            <w:r w:rsidRPr="001A5835">
              <w:rPr>
                <w:rFonts w:ascii="Calibri" w:hAnsi="Calibri" w:cs="Calibri"/>
                <w:lang w:val="en-US"/>
              </w:rPr>
              <w:t>Delphi methodology with multiple voting rounds</w:t>
            </w:r>
          </w:p>
        </w:tc>
        <w:tc>
          <w:tcPr>
            <w:tcW w:w="3117" w:type="dxa"/>
            <w:vAlign w:val="center"/>
          </w:tcPr>
          <w:p w14:paraId="56A01468" w14:textId="6DD76842" w:rsidR="005171B4" w:rsidRPr="001A5835" w:rsidRDefault="00CE7440" w:rsidP="00E350C4">
            <w:pPr>
              <w:jc w:val="center"/>
              <w:rPr>
                <w:rFonts w:ascii="Calibri" w:hAnsi="Calibri" w:cs="Calibri"/>
                <w:lang w:val="en-US"/>
              </w:rPr>
            </w:pPr>
            <w:r w:rsidRPr="001A5835">
              <w:rPr>
                <w:rFonts w:ascii="Calibri" w:hAnsi="Calibri" w:cs="Calibri"/>
                <w:lang w:val="en-US"/>
              </w:rPr>
              <w:t>M</w:t>
            </w:r>
            <w:r w:rsidR="00680EEA" w:rsidRPr="001A5835">
              <w:rPr>
                <w:rFonts w:ascii="Calibri" w:hAnsi="Calibri" w:cs="Calibri"/>
                <w:lang w:val="en-US"/>
              </w:rPr>
              <w:t xml:space="preserve">ethods </w:t>
            </w:r>
            <w:r w:rsidRPr="001A5835">
              <w:rPr>
                <w:rFonts w:ascii="Calibri" w:hAnsi="Calibri" w:cs="Calibri"/>
                <w:lang w:val="en-US"/>
              </w:rPr>
              <w:t>not</w:t>
            </w:r>
            <w:r w:rsidR="00680EEA" w:rsidRPr="001A5835">
              <w:rPr>
                <w:rFonts w:ascii="Calibri" w:hAnsi="Calibri" w:cs="Calibri"/>
                <w:lang w:val="en-US"/>
              </w:rPr>
              <w:t xml:space="preserve"> reported. </w:t>
            </w:r>
            <w:r w:rsidR="001B180C" w:rsidRPr="001A5835">
              <w:rPr>
                <w:rFonts w:ascii="Calibri" w:hAnsi="Calibri" w:cs="Calibri"/>
                <w:lang w:val="en-US"/>
              </w:rPr>
              <w:t>R</w:t>
            </w:r>
            <w:r w:rsidR="00524721" w:rsidRPr="001A5835">
              <w:rPr>
                <w:rFonts w:ascii="Calibri" w:hAnsi="Calibri" w:cs="Calibri"/>
                <w:lang w:val="en-US"/>
              </w:rPr>
              <w:t>ecommendations</w:t>
            </w:r>
            <w:r w:rsidR="001B180C" w:rsidRPr="001A5835">
              <w:rPr>
                <w:rFonts w:ascii="Calibri" w:hAnsi="Calibri" w:cs="Calibri"/>
                <w:lang w:val="en-US"/>
              </w:rPr>
              <w:t xml:space="preserve"> based on literature review</w:t>
            </w:r>
          </w:p>
        </w:tc>
      </w:tr>
      <w:tr w:rsidR="00FC2CD5" w:rsidRPr="001A5835" w14:paraId="26059006" w14:textId="77777777" w:rsidTr="00E350C4">
        <w:tc>
          <w:tcPr>
            <w:tcW w:w="3116" w:type="dxa"/>
            <w:vAlign w:val="center"/>
          </w:tcPr>
          <w:p w14:paraId="7C6F8A47" w14:textId="2EC260F5" w:rsidR="00FC2CD5" w:rsidRPr="001A5835" w:rsidRDefault="00FC2CD5" w:rsidP="00E350C4">
            <w:pPr>
              <w:rPr>
                <w:rFonts w:ascii="Calibri" w:hAnsi="Calibri" w:cs="Calibri"/>
                <w:lang w:val="en-US"/>
              </w:rPr>
            </w:pPr>
            <w:r w:rsidRPr="001A5835">
              <w:rPr>
                <w:rFonts w:ascii="Calibri" w:hAnsi="Calibri" w:cs="Calibri"/>
                <w:lang w:val="en-US"/>
              </w:rPr>
              <w:t>Expert composition</w:t>
            </w:r>
          </w:p>
        </w:tc>
        <w:tc>
          <w:tcPr>
            <w:tcW w:w="3117" w:type="dxa"/>
            <w:vAlign w:val="center"/>
          </w:tcPr>
          <w:p w14:paraId="5E18C3E5" w14:textId="32FE4E48" w:rsidR="00FC2CD5" w:rsidRPr="001A5835" w:rsidRDefault="009A6CD7" w:rsidP="00E350C4">
            <w:pPr>
              <w:jc w:val="center"/>
              <w:rPr>
                <w:rFonts w:ascii="Calibri" w:hAnsi="Calibri" w:cs="Calibri"/>
                <w:lang w:val="en-US"/>
              </w:rPr>
            </w:pPr>
            <w:r w:rsidRPr="001A5835">
              <w:rPr>
                <w:rFonts w:ascii="Calibri" w:hAnsi="Calibri" w:cs="Calibri"/>
                <w:lang w:val="en-US"/>
              </w:rPr>
              <w:t xml:space="preserve">Experts from </w:t>
            </w:r>
            <w:r w:rsidR="00A42BC2" w:rsidRPr="001A5835">
              <w:rPr>
                <w:rFonts w:ascii="Calibri" w:hAnsi="Calibri" w:cs="Calibri"/>
                <w:lang w:val="en-US"/>
              </w:rPr>
              <w:t xml:space="preserve">the </w:t>
            </w:r>
            <w:r w:rsidRPr="001A5835">
              <w:rPr>
                <w:rFonts w:ascii="Calibri" w:hAnsi="Calibri" w:cs="Calibri"/>
                <w:lang w:val="en-US"/>
              </w:rPr>
              <w:t xml:space="preserve">European Union, Canada, </w:t>
            </w:r>
            <w:r w:rsidR="00F26F91" w:rsidRPr="001A5835">
              <w:rPr>
                <w:rFonts w:ascii="Calibri" w:hAnsi="Calibri" w:cs="Calibri"/>
                <w:lang w:val="en-US"/>
              </w:rPr>
              <w:t>Australia, USA and China</w:t>
            </w:r>
          </w:p>
        </w:tc>
        <w:tc>
          <w:tcPr>
            <w:tcW w:w="3117" w:type="dxa"/>
            <w:vAlign w:val="center"/>
          </w:tcPr>
          <w:p w14:paraId="77201D00" w14:textId="0BFF5596" w:rsidR="00FC2CD5" w:rsidRPr="001A5835" w:rsidRDefault="00EE5097" w:rsidP="00E350C4">
            <w:pPr>
              <w:jc w:val="center"/>
              <w:rPr>
                <w:rFonts w:ascii="Calibri" w:hAnsi="Calibri" w:cs="Calibri"/>
                <w:lang w:val="en-US"/>
              </w:rPr>
            </w:pPr>
            <w:r w:rsidRPr="001A5835">
              <w:rPr>
                <w:rFonts w:ascii="Calibri" w:hAnsi="Calibri" w:cs="Calibri"/>
                <w:lang w:val="en-US"/>
              </w:rPr>
              <w:t>Experts from USA and Canada</w:t>
            </w:r>
          </w:p>
        </w:tc>
      </w:tr>
      <w:tr w:rsidR="00DE5E16" w:rsidRPr="001A5835" w14:paraId="34AF2E29" w14:textId="77777777" w:rsidTr="00E350C4">
        <w:tc>
          <w:tcPr>
            <w:tcW w:w="3116" w:type="dxa"/>
            <w:vAlign w:val="center"/>
          </w:tcPr>
          <w:p w14:paraId="399A6067" w14:textId="1483371F" w:rsidR="00DE5E16" w:rsidRPr="001A5835" w:rsidRDefault="00C92775" w:rsidP="00E350C4">
            <w:pPr>
              <w:rPr>
                <w:rFonts w:ascii="Calibri" w:hAnsi="Calibri" w:cs="Calibri"/>
                <w:lang w:val="en-US"/>
              </w:rPr>
            </w:pPr>
            <w:r w:rsidRPr="001A5835">
              <w:rPr>
                <w:rFonts w:ascii="Calibri" w:hAnsi="Calibri" w:cs="Calibri"/>
                <w:lang w:val="en-US"/>
              </w:rPr>
              <w:t>Focus on access and affordability</w:t>
            </w:r>
          </w:p>
        </w:tc>
        <w:tc>
          <w:tcPr>
            <w:tcW w:w="3117" w:type="dxa"/>
            <w:vAlign w:val="center"/>
          </w:tcPr>
          <w:p w14:paraId="72712D27" w14:textId="0CDAA95F" w:rsidR="00DE5E16" w:rsidRPr="001A5835" w:rsidRDefault="00C92775" w:rsidP="00E350C4">
            <w:pPr>
              <w:jc w:val="center"/>
              <w:rPr>
                <w:rFonts w:ascii="Calibri" w:hAnsi="Calibri" w:cs="Calibri"/>
                <w:lang w:val="en-US"/>
              </w:rPr>
            </w:pPr>
            <w:r w:rsidRPr="001A5835">
              <w:rPr>
                <w:rFonts w:ascii="Calibri" w:hAnsi="Calibri" w:cs="Calibri"/>
                <w:lang w:val="en-US"/>
              </w:rPr>
              <w:t>No</w:t>
            </w:r>
          </w:p>
        </w:tc>
        <w:tc>
          <w:tcPr>
            <w:tcW w:w="3117" w:type="dxa"/>
            <w:vAlign w:val="center"/>
          </w:tcPr>
          <w:p w14:paraId="7ADE13EC" w14:textId="40933226" w:rsidR="00DE5E16" w:rsidRPr="001A5835" w:rsidRDefault="00C92775" w:rsidP="00E350C4">
            <w:pPr>
              <w:jc w:val="center"/>
              <w:rPr>
                <w:rFonts w:ascii="Calibri" w:hAnsi="Calibri" w:cs="Calibri"/>
                <w:lang w:val="en-US"/>
              </w:rPr>
            </w:pPr>
            <w:r w:rsidRPr="001A5835">
              <w:rPr>
                <w:rFonts w:ascii="Calibri" w:hAnsi="Calibri" w:cs="Calibri"/>
                <w:lang w:val="en-US"/>
              </w:rPr>
              <w:t>Yes</w:t>
            </w:r>
          </w:p>
        </w:tc>
      </w:tr>
      <w:tr w:rsidR="00C92775" w:rsidRPr="001A5835" w14:paraId="3D7F5679" w14:textId="77777777" w:rsidTr="00E350C4">
        <w:tc>
          <w:tcPr>
            <w:tcW w:w="3116" w:type="dxa"/>
            <w:vAlign w:val="center"/>
          </w:tcPr>
          <w:p w14:paraId="75EF654C" w14:textId="0DC8060C" w:rsidR="00C92775" w:rsidRPr="001A5835" w:rsidRDefault="00C92775" w:rsidP="00E350C4">
            <w:pPr>
              <w:rPr>
                <w:rFonts w:ascii="Calibri" w:hAnsi="Calibri" w:cs="Calibri"/>
                <w:lang w:val="en-US"/>
              </w:rPr>
            </w:pPr>
            <w:r w:rsidRPr="001A5835">
              <w:rPr>
                <w:rFonts w:ascii="Calibri" w:hAnsi="Calibri" w:cs="Calibri"/>
                <w:lang w:val="en-US"/>
              </w:rPr>
              <w:t xml:space="preserve">Focus on </w:t>
            </w:r>
            <w:r w:rsidR="00D34A13" w:rsidRPr="001A5835">
              <w:rPr>
                <w:rFonts w:ascii="Calibri" w:hAnsi="Calibri" w:cs="Calibri"/>
                <w:lang w:val="en-US"/>
              </w:rPr>
              <w:t>behavioural interventions</w:t>
            </w:r>
          </w:p>
        </w:tc>
        <w:tc>
          <w:tcPr>
            <w:tcW w:w="3117" w:type="dxa"/>
            <w:vAlign w:val="center"/>
          </w:tcPr>
          <w:p w14:paraId="7C0E1076" w14:textId="6F123A0C" w:rsidR="00C92775" w:rsidRPr="001A5835" w:rsidRDefault="00D34A13" w:rsidP="00E350C4">
            <w:pPr>
              <w:jc w:val="center"/>
              <w:rPr>
                <w:rFonts w:ascii="Calibri" w:hAnsi="Calibri" w:cs="Calibri"/>
                <w:lang w:val="en-US"/>
              </w:rPr>
            </w:pPr>
            <w:r w:rsidRPr="001A5835">
              <w:rPr>
                <w:rFonts w:ascii="Calibri" w:hAnsi="Calibri" w:cs="Calibri"/>
                <w:lang w:val="en-US"/>
              </w:rPr>
              <w:t>No</w:t>
            </w:r>
          </w:p>
        </w:tc>
        <w:tc>
          <w:tcPr>
            <w:tcW w:w="3117" w:type="dxa"/>
            <w:vAlign w:val="center"/>
          </w:tcPr>
          <w:p w14:paraId="429A88CF" w14:textId="4A3922A2" w:rsidR="00C92775" w:rsidRPr="001A5835" w:rsidRDefault="00D34A13" w:rsidP="00E350C4">
            <w:pPr>
              <w:jc w:val="center"/>
              <w:rPr>
                <w:rFonts w:ascii="Calibri" w:hAnsi="Calibri" w:cs="Calibri"/>
                <w:lang w:val="en-US"/>
              </w:rPr>
            </w:pPr>
            <w:r w:rsidRPr="001A5835">
              <w:rPr>
                <w:rFonts w:ascii="Calibri" w:hAnsi="Calibri" w:cs="Calibri"/>
                <w:lang w:val="en-US"/>
              </w:rPr>
              <w:t>Yes</w:t>
            </w:r>
          </w:p>
        </w:tc>
      </w:tr>
      <w:tr w:rsidR="00D34A13" w:rsidRPr="001A5835" w14:paraId="04D1D276" w14:textId="77777777" w:rsidTr="00E350C4">
        <w:tc>
          <w:tcPr>
            <w:tcW w:w="3116" w:type="dxa"/>
            <w:vAlign w:val="center"/>
          </w:tcPr>
          <w:p w14:paraId="1B2B7D3D" w14:textId="7AE68634" w:rsidR="00D34A13" w:rsidRPr="001A5835" w:rsidRDefault="00D34A13" w:rsidP="00E350C4">
            <w:pPr>
              <w:rPr>
                <w:rFonts w:ascii="Calibri" w:hAnsi="Calibri" w:cs="Calibri"/>
                <w:lang w:val="en-US"/>
              </w:rPr>
            </w:pPr>
            <w:r w:rsidRPr="001A5835">
              <w:rPr>
                <w:rFonts w:ascii="Calibri" w:hAnsi="Calibri" w:cs="Calibri"/>
                <w:lang w:val="en-US"/>
              </w:rPr>
              <w:t>Focus on nutrition in obesity</w:t>
            </w:r>
          </w:p>
        </w:tc>
        <w:tc>
          <w:tcPr>
            <w:tcW w:w="3117" w:type="dxa"/>
            <w:vAlign w:val="center"/>
          </w:tcPr>
          <w:p w14:paraId="6E705D1B" w14:textId="3F6646FB" w:rsidR="00D34A13" w:rsidRPr="001A5835" w:rsidRDefault="00D34A13"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67B0CDBE" w14:textId="6B71539D" w:rsidR="00D34A13" w:rsidRPr="001A5835" w:rsidRDefault="00D34A13" w:rsidP="00E350C4">
            <w:pPr>
              <w:jc w:val="center"/>
              <w:rPr>
                <w:rFonts w:ascii="Calibri" w:hAnsi="Calibri" w:cs="Calibri"/>
                <w:lang w:val="en-US"/>
              </w:rPr>
            </w:pPr>
            <w:r w:rsidRPr="001A5835">
              <w:rPr>
                <w:rFonts w:ascii="Calibri" w:hAnsi="Calibri" w:cs="Calibri"/>
                <w:lang w:val="en-US"/>
              </w:rPr>
              <w:t>Yes</w:t>
            </w:r>
          </w:p>
        </w:tc>
      </w:tr>
      <w:tr w:rsidR="00D34A13" w:rsidRPr="001A5835" w14:paraId="1C89EFE8" w14:textId="77777777" w:rsidTr="00E350C4">
        <w:tc>
          <w:tcPr>
            <w:tcW w:w="3116" w:type="dxa"/>
            <w:vAlign w:val="center"/>
          </w:tcPr>
          <w:p w14:paraId="08D1F3CE" w14:textId="4473CAD6" w:rsidR="00D34A13" w:rsidRPr="001A5835" w:rsidRDefault="00D34A13" w:rsidP="00E350C4">
            <w:pPr>
              <w:rPr>
                <w:rFonts w:ascii="Calibri" w:hAnsi="Calibri" w:cs="Calibri"/>
                <w:lang w:val="en-US"/>
              </w:rPr>
            </w:pPr>
            <w:r w:rsidRPr="001A5835">
              <w:rPr>
                <w:rFonts w:ascii="Calibri" w:hAnsi="Calibri" w:cs="Calibri"/>
                <w:lang w:val="en-US"/>
              </w:rPr>
              <w:t xml:space="preserve">Focus on physical activity and </w:t>
            </w:r>
            <w:r w:rsidR="0012162A" w:rsidRPr="001A5835">
              <w:rPr>
                <w:rFonts w:ascii="Calibri" w:hAnsi="Calibri" w:cs="Calibri"/>
                <w:lang w:val="en-US"/>
              </w:rPr>
              <w:t>reduction of lean body mass loss</w:t>
            </w:r>
          </w:p>
        </w:tc>
        <w:tc>
          <w:tcPr>
            <w:tcW w:w="3117" w:type="dxa"/>
            <w:vAlign w:val="center"/>
          </w:tcPr>
          <w:p w14:paraId="7982D45D" w14:textId="553408FD" w:rsidR="00D34A13" w:rsidRPr="001A5835" w:rsidRDefault="0012162A"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2B19EC45" w14:textId="6DD5D90A" w:rsidR="00D34A13" w:rsidRPr="001A5835" w:rsidRDefault="0012162A" w:rsidP="00E350C4">
            <w:pPr>
              <w:jc w:val="center"/>
              <w:rPr>
                <w:rFonts w:ascii="Calibri" w:hAnsi="Calibri" w:cs="Calibri"/>
                <w:lang w:val="en-US"/>
              </w:rPr>
            </w:pPr>
            <w:r w:rsidRPr="001A5835">
              <w:rPr>
                <w:rFonts w:ascii="Calibri" w:hAnsi="Calibri" w:cs="Calibri"/>
                <w:lang w:val="en-US"/>
              </w:rPr>
              <w:t>Yes</w:t>
            </w:r>
          </w:p>
        </w:tc>
      </w:tr>
      <w:tr w:rsidR="00A7518B" w:rsidRPr="001A5835" w14:paraId="7F27EC46" w14:textId="77777777" w:rsidTr="00E350C4">
        <w:tc>
          <w:tcPr>
            <w:tcW w:w="3116" w:type="dxa"/>
            <w:vAlign w:val="center"/>
          </w:tcPr>
          <w:p w14:paraId="7641B58C" w14:textId="3748204C" w:rsidR="00A7518B" w:rsidRPr="001A5835" w:rsidRDefault="00A7518B" w:rsidP="00E350C4">
            <w:pPr>
              <w:rPr>
                <w:rFonts w:ascii="Calibri" w:hAnsi="Calibri" w:cs="Calibri"/>
                <w:lang w:val="en-US"/>
              </w:rPr>
            </w:pPr>
            <w:r w:rsidRPr="001A5835">
              <w:rPr>
                <w:rFonts w:ascii="Calibri" w:hAnsi="Calibri" w:cs="Calibri"/>
                <w:lang w:val="en-US"/>
              </w:rPr>
              <w:t>General nutritional recommendations for people with obesity</w:t>
            </w:r>
          </w:p>
        </w:tc>
        <w:tc>
          <w:tcPr>
            <w:tcW w:w="3117" w:type="dxa"/>
            <w:vAlign w:val="center"/>
          </w:tcPr>
          <w:p w14:paraId="51DEBF82" w14:textId="2DE2C707" w:rsidR="00A7518B" w:rsidRPr="001A5835" w:rsidRDefault="00F97752"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6965BD9C" w14:textId="5E4A9542" w:rsidR="00A7518B" w:rsidRPr="001A5835" w:rsidRDefault="00524721" w:rsidP="00E350C4">
            <w:pPr>
              <w:jc w:val="center"/>
              <w:rPr>
                <w:rFonts w:ascii="Calibri" w:hAnsi="Calibri" w:cs="Calibri"/>
                <w:lang w:val="en-US"/>
              </w:rPr>
            </w:pPr>
            <w:r w:rsidRPr="001A5835">
              <w:rPr>
                <w:rFonts w:ascii="Calibri" w:hAnsi="Calibri" w:cs="Calibri"/>
                <w:lang w:val="en-US"/>
              </w:rPr>
              <w:t>Y</w:t>
            </w:r>
            <w:r w:rsidR="000968DC" w:rsidRPr="001A5835">
              <w:rPr>
                <w:rFonts w:ascii="Calibri" w:hAnsi="Calibri" w:cs="Calibri"/>
                <w:lang w:val="en-US"/>
              </w:rPr>
              <w:t>es</w:t>
            </w:r>
          </w:p>
        </w:tc>
      </w:tr>
      <w:tr w:rsidR="0026378D" w:rsidRPr="001A5835" w14:paraId="5E2912C1" w14:textId="77777777" w:rsidTr="00E350C4">
        <w:tc>
          <w:tcPr>
            <w:tcW w:w="3116" w:type="dxa"/>
            <w:vAlign w:val="center"/>
          </w:tcPr>
          <w:p w14:paraId="20C57044" w14:textId="439117B3" w:rsidR="0026378D" w:rsidRPr="001A5835" w:rsidRDefault="0026378D" w:rsidP="00E350C4">
            <w:pPr>
              <w:rPr>
                <w:rFonts w:ascii="Calibri" w:hAnsi="Calibri" w:cs="Calibri"/>
                <w:lang w:val="en-US"/>
              </w:rPr>
            </w:pPr>
            <w:r w:rsidRPr="001A5835">
              <w:rPr>
                <w:rFonts w:ascii="Calibri" w:hAnsi="Calibri" w:cs="Calibri"/>
                <w:lang w:val="en-US"/>
              </w:rPr>
              <w:t>General physical activity recommendations for people with obesity</w:t>
            </w:r>
          </w:p>
        </w:tc>
        <w:tc>
          <w:tcPr>
            <w:tcW w:w="3117" w:type="dxa"/>
            <w:vAlign w:val="center"/>
          </w:tcPr>
          <w:p w14:paraId="5170AFC0" w14:textId="01D2A714" w:rsidR="0026378D" w:rsidRPr="001A5835" w:rsidRDefault="00F97752"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6B134ACA" w14:textId="356BA3BE" w:rsidR="0026378D" w:rsidRPr="001A5835" w:rsidRDefault="001B180C" w:rsidP="00E350C4">
            <w:pPr>
              <w:jc w:val="center"/>
              <w:rPr>
                <w:rFonts w:ascii="Calibri" w:hAnsi="Calibri" w:cs="Calibri"/>
                <w:lang w:val="en-US"/>
              </w:rPr>
            </w:pPr>
            <w:r w:rsidRPr="001A5835">
              <w:rPr>
                <w:rFonts w:ascii="Calibri" w:hAnsi="Calibri" w:cs="Calibri"/>
                <w:lang w:val="en-US"/>
              </w:rPr>
              <w:t>Yes</w:t>
            </w:r>
          </w:p>
        </w:tc>
      </w:tr>
      <w:tr w:rsidR="005171B4" w:rsidRPr="001A5835" w14:paraId="44ABC4DD" w14:textId="77777777" w:rsidTr="00E350C4">
        <w:tc>
          <w:tcPr>
            <w:tcW w:w="3116" w:type="dxa"/>
            <w:vAlign w:val="center"/>
          </w:tcPr>
          <w:p w14:paraId="4E3DEBB7" w14:textId="3E71A710" w:rsidR="005171B4" w:rsidRPr="001A5835" w:rsidRDefault="00167FB9" w:rsidP="00E350C4">
            <w:pPr>
              <w:rPr>
                <w:rFonts w:ascii="Calibri" w:hAnsi="Calibri" w:cs="Calibri"/>
                <w:lang w:val="en-US"/>
              </w:rPr>
            </w:pPr>
            <w:r w:rsidRPr="001A5835">
              <w:rPr>
                <w:rFonts w:ascii="Calibri" w:hAnsi="Calibri" w:cs="Calibri"/>
                <w:lang w:val="en-US"/>
              </w:rPr>
              <w:t>Examples of RCT</w:t>
            </w:r>
            <w:r w:rsidR="0052270C" w:rsidRPr="001A5835">
              <w:rPr>
                <w:rFonts w:ascii="Calibri" w:hAnsi="Calibri" w:cs="Calibri"/>
                <w:lang w:val="en-US"/>
              </w:rPr>
              <w:t>-</w:t>
            </w:r>
            <w:r w:rsidRPr="001A5835">
              <w:rPr>
                <w:rFonts w:ascii="Calibri" w:hAnsi="Calibri" w:cs="Calibri"/>
                <w:lang w:val="en-US"/>
              </w:rPr>
              <w:t xml:space="preserve">supported specific exercise regimens in conjunction with GBT weight loss </w:t>
            </w:r>
          </w:p>
        </w:tc>
        <w:tc>
          <w:tcPr>
            <w:tcW w:w="3117" w:type="dxa"/>
            <w:vAlign w:val="center"/>
          </w:tcPr>
          <w:p w14:paraId="38889E0D" w14:textId="2B219509" w:rsidR="005171B4" w:rsidRPr="001A5835" w:rsidRDefault="00ED6DCC"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6C243901" w14:textId="4F38F953" w:rsidR="005171B4" w:rsidRPr="001A5835" w:rsidRDefault="001B180C" w:rsidP="00E350C4">
            <w:pPr>
              <w:jc w:val="center"/>
              <w:rPr>
                <w:rFonts w:ascii="Calibri" w:hAnsi="Calibri" w:cs="Calibri"/>
                <w:lang w:val="en-US"/>
              </w:rPr>
            </w:pPr>
            <w:r w:rsidRPr="001A5835">
              <w:rPr>
                <w:rFonts w:ascii="Calibri" w:hAnsi="Calibri" w:cs="Calibri"/>
                <w:lang w:val="en-US"/>
              </w:rPr>
              <w:t>No</w:t>
            </w:r>
          </w:p>
        </w:tc>
      </w:tr>
      <w:tr w:rsidR="00FC2981" w:rsidRPr="001A5835" w14:paraId="16C06137" w14:textId="77777777" w:rsidTr="00E350C4">
        <w:tc>
          <w:tcPr>
            <w:tcW w:w="3116" w:type="dxa"/>
            <w:vAlign w:val="center"/>
          </w:tcPr>
          <w:p w14:paraId="3DE622E5" w14:textId="1EBA2C31" w:rsidR="00FC2981" w:rsidRPr="001A5835" w:rsidRDefault="00511891" w:rsidP="00E350C4">
            <w:pPr>
              <w:rPr>
                <w:rFonts w:ascii="Calibri" w:hAnsi="Calibri" w:cs="Calibri"/>
                <w:lang w:val="en-US"/>
              </w:rPr>
            </w:pPr>
            <w:r w:rsidRPr="001A5835">
              <w:rPr>
                <w:rFonts w:ascii="Calibri" w:hAnsi="Calibri" w:cs="Calibri"/>
                <w:lang w:val="en-US"/>
              </w:rPr>
              <w:t>Strategy for screening for disordered eating prior to starting GBT</w:t>
            </w:r>
          </w:p>
        </w:tc>
        <w:tc>
          <w:tcPr>
            <w:tcW w:w="3117" w:type="dxa"/>
            <w:vAlign w:val="center"/>
          </w:tcPr>
          <w:p w14:paraId="40D57958" w14:textId="61E0E48C" w:rsidR="00FC2981" w:rsidRPr="001A5835" w:rsidRDefault="001B180C"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589CE9C0" w14:textId="5A243DD0" w:rsidR="00FC2981" w:rsidRPr="001A5835" w:rsidRDefault="001B180C" w:rsidP="00E350C4">
            <w:pPr>
              <w:jc w:val="center"/>
              <w:rPr>
                <w:rFonts w:ascii="Calibri" w:hAnsi="Calibri" w:cs="Calibri"/>
                <w:lang w:val="en-US"/>
              </w:rPr>
            </w:pPr>
            <w:r w:rsidRPr="001A5835">
              <w:rPr>
                <w:rFonts w:ascii="Calibri" w:hAnsi="Calibri" w:cs="Calibri"/>
                <w:lang w:val="en-US"/>
              </w:rPr>
              <w:t>No</w:t>
            </w:r>
          </w:p>
        </w:tc>
      </w:tr>
      <w:tr w:rsidR="005171B4" w:rsidRPr="001A5835" w14:paraId="503AFE45" w14:textId="77777777" w:rsidTr="00E350C4">
        <w:tc>
          <w:tcPr>
            <w:tcW w:w="3116" w:type="dxa"/>
            <w:vAlign w:val="center"/>
          </w:tcPr>
          <w:p w14:paraId="0CAC2289" w14:textId="7F44B007" w:rsidR="005171B4" w:rsidRPr="001A5835" w:rsidRDefault="000C4DBE" w:rsidP="00E350C4">
            <w:pPr>
              <w:rPr>
                <w:rFonts w:ascii="Calibri" w:hAnsi="Calibri" w:cs="Calibri"/>
                <w:lang w:val="en-US"/>
              </w:rPr>
            </w:pPr>
            <w:r w:rsidRPr="001A5835">
              <w:rPr>
                <w:rFonts w:ascii="Calibri" w:hAnsi="Calibri" w:cs="Calibri"/>
                <w:lang w:val="en-US"/>
              </w:rPr>
              <w:t xml:space="preserve">Recommendations </w:t>
            </w:r>
            <w:r w:rsidR="005D09CF" w:rsidRPr="001A5835">
              <w:rPr>
                <w:rFonts w:ascii="Calibri" w:hAnsi="Calibri" w:cs="Calibri"/>
                <w:lang w:val="en-US"/>
              </w:rPr>
              <w:t xml:space="preserve">for </w:t>
            </w:r>
            <w:r w:rsidR="00914058" w:rsidRPr="001A5835">
              <w:rPr>
                <w:rFonts w:ascii="Calibri" w:hAnsi="Calibri" w:cs="Calibri"/>
                <w:lang w:val="en-US"/>
              </w:rPr>
              <w:t xml:space="preserve">before starting </w:t>
            </w:r>
            <w:r w:rsidRPr="001A5835">
              <w:rPr>
                <w:rFonts w:ascii="Calibri" w:hAnsi="Calibri" w:cs="Calibri"/>
                <w:lang w:val="en-US"/>
              </w:rPr>
              <w:t xml:space="preserve">GBT </w:t>
            </w:r>
            <w:r w:rsidR="00914058" w:rsidRPr="001A5835">
              <w:rPr>
                <w:rFonts w:ascii="Calibri" w:hAnsi="Calibri" w:cs="Calibri"/>
                <w:lang w:val="en-US"/>
              </w:rPr>
              <w:t>for weight loss</w:t>
            </w:r>
          </w:p>
        </w:tc>
        <w:tc>
          <w:tcPr>
            <w:tcW w:w="3117" w:type="dxa"/>
            <w:vAlign w:val="center"/>
          </w:tcPr>
          <w:p w14:paraId="42B5A9DA" w14:textId="307766E7" w:rsidR="005171B4" w:rsidRPr="001A5835" w:rsidRDefault="00F97752"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4E41DFFE" w14:textId="68B15935" w:rsidR="005171B4" w:rsidRPr="001A5835" w:rsidRDefault="001B180C" w:rsidP="00E350C4">
            <w:pPr>
              <w:jc w:val="center"/>
              <w:rPr>
                <w:rFonts w:ascii="Calibri" w:hAnsi="Calibri" w:cs="Calibri"/>
                <w:lang w:val="en-US"/>
              </w:rPr>
            </w:pPr>
            <w:r w:rsidRPr="001A5835">
              <w:rPr>
                <w:rFonts w:ascii="Calibri" w:hAnsi="Calibri" w:cs="Calibri"/>
                <w:lang w:val="en-US"/>
              </w:rPr>
              <w:t>Yes</w:t>
            </w:r>
          </w:p>
        </w:tc>
      </w:tr>
      <w:tr w:rsidR="005171B4" w:rsidRPr="001A5835" w14:paraId="2DD74CE1" w14:textId="77777777" w:rsidTr="00E350C4">
        <w:tc>
          <w:tcPr>
            <w:tcW w:w="3116" w:type="dxa"/>
            <w:vAlign w:val="center"/>
          </w:tcPr>
          <w:p w14:paraId="02398598" w14:textId="54EDE3A6" w:rsidR="005171B4" w:rsidRPr="001A5835" w:rsidRDefault="005D09CF" w:rsidP="00E350C4">
            <w:pPr>
              <w:rPr>
                <w:rFonts w:ascii="Calibri" w:hAnsi="Calibri" w:cs="Calibri"/>
                <w:lang w:val="en-US"/>
              </w:rPr>
            </w:pPr>
            <w:r w:rsidRPr="001A5835">
              <w:rPr>
                <w:rFonts w:ascii="Calibri" w:hAnsi="Calibri" w:cs="Calibri"/>
                <w:lang w:val="en-US"/>
              </w:rPr>
              <w:t xml:space="preserve">Recommendations </w:t>
            </w:r>
            <w:r w:rsidR="00A05510" w:rsidRPr="001A5835">
              <w:rPr>
                <w:rFonts w:ascii="Calibri" w:hAnsi="Calibri" w:cs="Calibri"/>
                <w:lang w:val="en-US"/>
              </w:rPr>
              <w:t xml:space="preserve">for </w:t>
            </w:r>
            <w:r w:rsidRPr="001A5835">
              <w:rPr>
                <w:rFonts w:ascii="Calibri" w:hAnsi="Calibri" w:cs="Calibri"/>
                <w:lang w:val="en-US"/>
              </w:rPr>
              <w:t>GBT weight loss</w:t>
            </w:r>
            <w:r w:rsidR="00A05510" w:rsidRPr="001A5835">
              <w:rPr>
                <w:rFonts w:ascii="Calibri" w:hAnsi="Calibri" w:cs="Calibri"/>
                <w:lang w:val="en-US"/>
              </w:rPr>
              <w:t xml:space="preserve"> phase</w:t>
            </w:r>
          </w:p>
        </w:tc>
        <w:tc>
          <w:tcPr>
            <w:tcW w:w="3117" w:type="dxa"/>
            <w:vAlign w:val="center"/>
          </w:tcPr>
          <w:p w14:paraId="6B019395" w14:textId="0C872788" w:rsidR="005171B4" w:rsidRPr="001A5835" w:rsidRDefault="0030141A" w:rsidP="00E350C4">
            <w:pPr>
              <w:jc w:val="center"/>
              <w:rPr>
                <w:rFonts w:ascii="Calibri" w:hAnsi="Calibri" w:cs="Calibri"/>
                <w:lang w:val="en-US"/>
              </w:rPr>
            </w:pPr>
            <w:r w:rsidRPr="001A5835">
              <w:rPr>
                <w:rFonts w:ascii="Calibri" w:hAnsi="Calibri" w:cs="Calibri"/>
                <w:lang w:val="en-US"/>
              </w:rPr>
              <w:t>Y</w:t>
            </w:r>
            <w:r w:rsidR="00914058" w:rsidRPr="001A5835">
              <w:rPr>
                <w:rFonts w:ascii="Calibri" w:hAnsi="Calibri" w:cs="Calibri"/>
                <w:lang w:val="en-US"/>
              </w:rPr>
              <w:t>es</w:t>
            </w:r>
          </w:p>
          <w:p w14:paraId="73C6DA9A" w14:textId="7F05CA67" w:rsidR="0030141A" w:rsidRPr="001A5835" w:rsidRDefault="0030141A" w:rsidP="00E350C4">
            <w:pPr>
              <w:jc w:val="center"/>
              <w:rPr>
                <w:rFonts w:ascii="Calibri" w:hAnsi="Calibri" w:cs="Calibri"/>
                <w:lang w:val="en-US"/>
              </w:rPr>
            </w:pPr>
          </w:p>
        </w:tc>
        <w:tc>
          <w:tcPr>
            <w:tcW w:w="3117" w:type="dxa"/>
            <w:vAlign w:val="center"/>
          </w:tcPr>
          <w:p w14:paraId="2EBD439B" w14:textId="73A11583" w:rsidR="005171B4" w:rsidRPr="001A5835" w:rsidRDefault="00B774BF" w:rsidP="00E350C4">
            <w:pPr>
              <w:jc w:val="center"/>
              <w:rPr>
                <w:rFonts w:ascii="Calibri" w:hAnsi="Calibri" w:cs="Calibri"/>
                <w:lang w:val="en-US"/>
              </w:rPr>
            </w:pPr>
            <w:r w:rsidRPr="001A5835">
              <w:rPr>
                <w:rFonts w:ascii="Calibri" w:hAnsi="Calibri" w:cs="Calibri"/>
                <w:lang w:val="en-US"/>
              </w:rPr>
              <w:t>Yes</w:t>
            </w:r>
          </w:p>
        </w:tc>
      </w:tr>
      <w:tr w:rsidR="005171B4" w:rsidRPr="001A5835" w14:paraId="4B3B31A6" w14:textId="77777777" w:rsidTr="00E350C4">
        <w:tc>
          <w:tcPr>
            <w:tcW w:w="3116" w:type="dxa"/>
            <w:vAlign w:val="center"/>
          </w:tcPr>
          <w:p w14:paraId="37AD16BA" w14:textId="3F4A1DD3" w:rsidR="005171B4" w:rsidRPr="001A5835" w:rsidRDefault="005B5B2D" w:rsidP="00E350C4">
            <w:pPr>
              <w:rPr>
                <w:rFonts w:ascii="Calibri" w:hAnsi="Calibri" w:cs="Calibri"/>
                <w:lang w:val="en-US"/>
              </w:rPr>
            </w:pPr>
            <w:r w:rsidRPr="001A5835">
              <w:rPr>
                <w:rFonts w:ascii="Calibri" w:hAnsi="Calibri" w:cs="Calibri"/>
                <w:lang w:val="en-US"/>
              </w:rPr>
              <w:t>Recommendations for GBT weight maintenance phase</w:t>
            </w:r>
          </w:p>
        </w:tc>
        <w:tc>
          <w:tcPr>
            <w:tcW w:w="3117" w:type="dxa"/>
            <w:vAlign w:val="center"/>
          </w:tcPr>
          <w:p w14:paraId="794F3467" w14:textId="3072D8ED" w:rsidR="005171B4" w:rsidRPr="001A5835" w:rsidRDefault="0030141A" w:rsidP="00E350C4">
            <w:pPr>
              <w:jc w:val="center"/>
              <w:rPr>
                <w:rFonts w:ascii="Calibri" w:hAnsi="Calibri" w:cs="Calibri"/>
                <w:lang w:val="en-US"/>
              </w:rPr>
            </w:pPr>
            <w:r w:rsidRPr="001A5835">
              <w:rPr>
                <w:rFonts w:ascii="Calibri" w:hAnsi="Calibri" w:cs="Calibri"/>
                <w:lang w:val="en-US"/>
              </w:rPr>
              <w:t>Y</w:t>
            </w:r>
            <w:r w:rsidR="00914058" w:rsidRPr="001A5835">
              <w:rPr>
                <w:rFonts w:ascii="Calibri" w:hAnsi="Calibri" w:cs="Calibri"/>
                <w:lang w:val="en-US"/>
              </w:rPr>
              <w:t>es</w:t>
            </w:r>
          </w:p>
          <w:p w14:paraId="064D9FE3" w14:textId="5FDCC1FE" w:rsidR="0030141A" w:rsidRPr="001A5835" w:rsidRDefault="0030141A" w:rsidP="00E350C4">
            <w:pPr>
              <w:jc w:val="center"/>
              <w:rPr>
                <w:rFonts w:ascii="Calibri" w:hAnsi="Calibri" w:cs="Calibri"/>
                <w:lang w:val="en-US"/>
              </w:rPr>
            </w:pPr>
          </w:p>
        </w:tc>
        <w:tc>
          <w:tcPr>
            <w:tcW w:w="3117" w:type="dxa"/>
            <w:vAlign w:val="center"/>
          </w:tcPr>
          <w:p w14:paraId="6AFB716C" w14:textId="3ED5985B" w:rsidR="005171B4" w:rsidRPr="001A5835" w:rsidRDefault="00EC3825" w:rsidP="00E350C4">
            <w:pPr>
              <w:jc w:val="center"/>
              <w:rPr>
                <w:rFonts w:ascii="Calibri" w:hAnsi="Calibri" w:cs="Calibri"/>
                <w:lang w:val="en-US"/>
              </w:rPr>
            </w:pPr>
            <w:r w:rsidRPr="001A5835">
              <w:rPr>
                <w:rFonts w:ascii="Calibri" w:hAnsi="Calibri" w:cs="Calibri"/>
                <w:lang w:val="en-US"/>
              </w:rPr>
              <w:t>Yes</w:t>
            </w:r>
          </w:p>
        </w:tc>
      </w:tr>
      <w:tr w:rsidR="00F64F7F" w:rsidRPr="001A5835" w14:paraId="2BA34689" w14:textId="77777777" w:rsidTr="00E350C4">
        <w:tc>
          <w:tcPr>
            <w:tcW w:w="3116" w:type="dxa"/>
            <w:vAlign w:val="center"/>
          </w:tcPr>
          <w:p w14:paraId="74650011" w14:textId="44DAF883" w:rsidR="00F64F7F" w:rsidRPr="001A5835" w:rsidRDefault="00F64F7F" w:rsidP="00E350C4">
            <w:pPr>
              <w:rPr>
                <w:rFonts w:ascii="Calibri" w:hAnsi="Calibri" w:cs="Calibri"/>
                <w:lang w:val="en-US"/>
              </w:rPr>
            </w:pPr>
            <w:r w:rsidRPr="001A5835">
              <w:rPr>
                <w:rFonts w:ascii="Calibri" w:hAnsi="Calibri" w:cs="Calibri"/>
                <w:lang w:val="en-US"/>
              </w:rPr>
              <w:t>Considerations to reduce lean body mass loss during GBT</w:t>
            </w:r>
          </w:p>
        </w:tc>
        <w:tc>
          <w:tcPr>
            <w:tcW w:w="3117" w:type="dxa"/>
            <w:vAlign w:val="center"/>
          </w:tcPr>
          <w:p w14:paraId="61C0942B" w14:textId="1F7C99BA" w:rsidR="00F64F7F" w:rsidRPr="001A5835" w:rsidRDefault="00F64F7F" w:rsidP="00E350C4">
            <w:pPr>
              <w:jc w:val="center"/>
              <w:rPr>
                <w:rFonts w:ascii="Calibri" w:hAnsi="Calibri" w:cs="Calibri"/>
                <w:lang w:val="en-US"/>
              </w:rPr>
            </w:pPr>
            <w:r w:rsidRPr="001A5835">
              <w:rPr>
                <w:rFonts w:ascii="Calibri" w:hAnsi="Calibri" w:cs="Calibri"/>
                <w:lang w:val="en-US"/>
              </w:rPr>
              <w:t>Yes</w:t>
            </w:r>
          </w:p>
        </w:tc>
        <w:tc>
          <w:tcPr>
            <w:tcW w:w="3117" w:type="dxa"/>
            <w:vAlign w:val="center"/>
          </w:tcPr>
          <w:p w14:paraId="34012989" w14:textId="0A2229C6" w:rsidR="00F64F7F" w:rsidRPr="001A5835" w:rsidRDefault="00F64F7F" w:rsidP="00E350C4">
            <w:pPr>
              <w:jc w:val="center"/>
              <w:rPr>
                <w:rFonts w:ascii="Calibri" w:hAnsi="Calibri" w:cs="Calibri"/>
                <w:lang w:val="en-US"/>
              </w:rPr>
            </w:pPr>
            <w:r w:rsidRPr="001A5835">
              <w:rPr>
                <w:rFonts w:ascii="Calibri" w:hAnsi="Calibri" w:cs="Calibri"/>
                <w:lang w:val="en-US"/>
              </w:rPr>
              <w:t>Yes</w:t>
            </w:r>
          </w:p>
        </w:tc>
      </w:tr>
      <w:tr w:rsidR="005B5B2D" w:rsidRPr="001A5835" w14:paraId="2947E18D" w14:textId="77777777" w:rsidTr="00E350C4">
        <w:tc>
          <w:tcPr>
            <w:tcW w:w="3116" w:type="dxa"/>
            <w:vAlign w:val="center"/>
          </w:tcPr>
          <w:p w14:paraId="45D25B04" w14:textId="3C186B43" w:rsidR="005B5B2D" w:rsidRPr="001A5835" w:rsidRDefault="001B11B1" w:rsidP="00E350C4">
            <w:pPr>
              <w:rPr>
                <w:rFonts w:ascii="Calibri" w:hAnsi="Calibri" w:cs="Calibri"/>
                <w:lang w:val="en-US"/>
              </w:rPr>
            </w:pPr>
            <w:r w:rsidRPr="001A5835">
              <w:rPr>
                <w:rFonts w:ascii="Calibri" w:hAnsi="Calibri" w:cs="Calibri"/>
                <w:lang w:val="en-US"/>
              </w:rPr>
              <w:t xml:space="preserve">Recommendations for GBT </w:t>
            </w:r>
            <w:r w:rsidR="00D468AA" w:rsidRPr="001A5835">
              <w:rPr>
                <w:rFonts w:ascii="Calibri" w:hAnsi="Calibri" w:cs="Calibri"/>
                <w:lang w:val="en-US"/>
              </w:rPr>
              <w:t>side effect</w:t>
            </w:r>
            <w:r w:rsidRPr="001A5835">
              <w:rPr>
                <w:rFonts w:ascii="Calibri" w:hAnsi="Calibri" w:cs="Calibri"/>
                <w:lang w:val="en-US"/>
              </w:rPr>
              <w:t xml:space="preserve"> management</w:t>
            </w:r>
          </w:p>
        </w:tc>
        <w:tc>
          <w:tcPr>
            <w:tcW w:w="3117" w:type="dxa"/>
            <w:vAlign w:val="center"/>
          </w:tcPr>
          <w:p w14:paraId="4CE2FF5C" w14:textId="20DA42D4" w:rsidR="005B5B2D" w:rsidRPr="001A5835" w:rsidRDefault="0030141A" w:rsidP="00E350C4">
            <w:pPr>
              <w:jc w:val="center"/>
              <w:rPr>
                <w:rFonts w:ascii="Calibri" w:hAnsi="Calibri" w:cs="Calibri"/>
                <w:lang w:val="en-US"/>
              </w:rPr>
            </w:pPr>
            <w:r w:rsidRPr="001A5835">
              <w:rPr>
                <w:rFonts w:ascii="Calibri" w:hAnsi="Calibri" w:cs="Calibri"/>
                <w:lang w:val="en-US"/>
              </w:rPr>
              <w:t>Y</w:t>
            </w:r>
            <w:r w:rsidR="00914058" w:rsidRPr="001A5835">
              <w:rPr>
                <w:rFonts w:ascii="Calibri" w:hAnsi="Calibri" w:cs="Calibri"/>
                <w:lang w:val="en-US"/>
              </w:rPr>
              <w:t>es</w:t>
            </w:r>
          </w:p>
          <w:p w14:paraId="31FA6FF0" w14:textId="581B84F5" w:rsidR="0030141A" w:rsidRPr="001A5835" w:rsidRDefault="0030141A" w:rsidP="00E350C4">
            <w:pPr>
              <w:jc w:val="center"/>
              <w:rPr>
                <w:rFonts w:ascii="Calibri" w:hAnsi="Calibri" w:cs="Calibri"/>
                <w:lang w:val="en-US"/>
              </w:rPr>
            </w:pPr>
          </w:p>
        </w:tc>
        <w:tc>
          <w:tcPr>
            <w:tcW w:w="3117" w:type="dxa"/>
            <w:vAlign w:val="center"/>
          </w:tcPr>
          <w:p w14:paraId="6FA5089A" w14:textId="1AAA493B" w:rsidR="005B5B2D" w:rsidRPr="001A5835" w:rsidRDefault="00D468AA" w:rsidP="00E350C4">
            <w:pPr>
              <w:jc w:val="center"/>
              <w:rPr>
                <w:rFonts w:ascii="Calibri" w:hAnsi="Calibri" w:cs="Calibri"/>
                <w:lang w:val="en-US"/>
              </w:rPr>
            </w:pPr>
            <w:r w:rsidRPr="001A5835">
              <w:rPr>
                <w:rFonts w:ascii="Calibri" w:hAnsi="Calibri" w:cs="Calibri"/>
                <w:lang w:val="en-US"/>
              </w:rPr>
              <w:t>Y</w:t>
            </w:r>
            <w:r w:rsidR="0096019B" w:rsidRPr="001A5835">
              <w:rPr>
                <w:rFonts w:ascii="Calibri" w:hAnsi="Calibri" w:cs="Calibri"/>
                <w:lang w:val="en-US"/>
              </w:rPr>
              <w:t>e</w:t>
            </w:r>
            <w:r w:rsidRPr="001A5835">
              <w:rPr>
                <w:rFonts w:ascii="Calibri" w:hAnsi="Calibri" w:cs="Calibri"/>
                <w:lang w:val="en-US"/>
              </w:rPr>
              <w:t>s</w:t>
            </w:r>
          </w:p>
        </w:tc>
      </w:tr>
      <w:tr w:rsidR="005B5B2D" w:rsidRPr="001A5835" w14:paraId="4141CBBA" w14:textId="77777777" w:rsidTr="00E350C4">
        <w:tc>
          <w:tcPr>
            <w:tcW w:w="3116" w:type="dxa"/>
            <w:vAlign w:val="center"/>
          </w:tcPr>
          <w:p w14:paraId="45A49D63" w14:textId="049FF43C" w:rsidR="005B5B2D" w:rsidRPr="001A5835" w:rsidRDefault="001B11B1" w:rsidP="00E350C4">
            <w:pPr>
              <w:rPr>
                <w:rFonts w:ascii="Calibri" w:hAnsi="Calibri" w:cs="Calibri"/>
                <w:lang w:val="en-US"/>
              </w:rPr>
            </w:pPr>
            <w:r w:rsidRPr="001A5835">
              <w:rPr>
                <w:rFonts w:ascii="Calibri" w:hAnsi="Calibri" w:cs="Calibri"/>
                <w:lang w:val="en-US"/>
              </w:rPr>
              <w:t xml:space="preserve">Recommendations for </w:t>
            </w:r>
            <w:r w:rsidR="003A29F3" w:rsidRPr="001A5835">
              <w:rPr>
                <w:rFonts w:ascii="Calibri" w:hAnsi="Calibri" w:cs="Calibri"/>
                <w:lang w:val="en-US"/>
              </w:rPr>
              <w:t xml:space="preserve">managing stopping </w:t>
            </w:r>
            <w:r w:rsidRPr="001A5835">
              <w:rPr>
                <w:rFonts w:ascii="Calibri" w:hAnsi="Calibri" w:cs="Calibri"/>
                <w:lang w:val="en-US"/>
              </w:rPr>
              <w:t xml:space="preserve">GBT </w:t>
            </w:r>
            <w:r w:rsidR="003A29F3" w:rsidRPr="001A5835">
              <w:rPr>
                <w:rFonts w:ascii="Calibri" w:hAnsi="Calibri" w:cs="Calibri"/>
                <w:lang w:val="en-US"/>
              </w:rPr>
              <w:t>for weight loss</w:t>
            </w:r>
          </w:p>
        </w:tc>
        <w:tc>
          <w:tcPr>
            <w:tcW w:w="3117" w:type="dxa"/>
            <w:vAlign w:val="center"/>
          </w:tcPr>
          <w:p w14:paraId="210AEEAA" w14:textId="3A9927B1" w:rsidR="005B5B2D" w:rsidRPr="001A5835" w:rsidRDefault="0030141A" w:rsidP="00E350C4">
            <w:pPr>
              <w:jc w:val="center"/>
              <w:rPr>
                <w:rFonts w:ascii="Calibri" w:hAnsi="Calibri" w:cs="Calibri"/>
                <w:lang w:val="en-US"/>
              </w:rPr>
            </w:pPr>
            <w:r w:rsidRPr="001A5835">
              <w:rPr>
                <w:rFonts w:ascii="Calibri" w:hAnsi="Calibri" w:cs="Calibri"/>
                <w:lang w:val="en-US"/>
              </w:rPr>
              <w:t>Yes</w:t>
            </w:r>
          </w:p>
          <w:p w14:paraId="5736BD86" w14:textId="4F4D435F" w:rsidR="0030141A" w:rsidRPr="001A5835" w:rsidRDefault="0030141A" w:rsidP="00E350C4">
            <w:pPr>
              <w:jc w:val="center"/>
              <w:rPr>
                <w:rFonts w:ascii="Calibri" w:hAnsi="Calibri" w:cs="Calibri"/>
                <w:lang w:val="en-US"/>
              </w:rPr>
            </w:pPr>
          </w:p>
        </w:tc>
        <w:tc>
          <w:tcPr>
            <w:tcW w:w="3117" w:type="dxa"/>
            <w:vAlign w:val="center"/>
          </w:tcPr>
          <w:p w14:paraId="6A11A05C" w14:textId="291AD923" w:rsidR="005B5B2D" w:rsidRPr="001A5835" w:rsidRDefault="00EA0431" w:rsidP="00E350C4">
            <w:pPr>
              <w:jc w:val="center"/>
              <w:rPr>
                <w:rFonts w:ascii="Calibri" w:hAnsi="Calibri" w:cs="Calibri"/>
                <w:lang w:val="en-US"/>
              </w:rPr>
            </w:pPr>
            <w:r w:rsidRPr="001A5835">
              <w:rPr>
                <w:rFonts w:ascii="Calibri" w:hAnsi="Calibri" w:cs="Calibri"/>
                <w:lang w:val="en-US"/>
              </w:rPr>
              <w:t>No</w:t>
            </w:r>
          </w:p>
        </w:tc>
      </w:tr>
    </w:tbl>
    <w:p w14:paraId="558CBEB6" w14:textId="7DAA0178" w:rsidR="00FF4473" w:rsidRPr="001A5835" w:rsidRDefault="00297323" w:rsidP="00D5361D">
      <w:pPr>
        <w:rPr>
          <w:rFonts w:ascii="Calibri" w:hAnsi="Calibri" w:cs="Calibri"/>
          <w:lang w:val="en-US"/>
        </w:rPr>
      </w:pPr>
      <w:r w:rsidRPr="001A5835">
        <w:rPr>
          <w:rFonts w:ascii="Calibri" w:hAnsi="Calibri" w:cs="Calibri"/>
          <w:lang w:val="en-US"/>
        </w:rPr>
        <w:t>ACLM, American College of Lifestyle Medicine; ASN, American Society for Nutrition; GBT, GLP-1 based therapy; GLP-1, glucagon-like peptide 1; OMA, Obesity Medicine Association; RCT, randomised controlled trial; TOS, The Obesity Society; USA, United States of America.</w:t>
      </w:r>
      <w:r w:rsidR="00D5361D" w:rsidRPr="001A5835" w:rsidDel="00D5361D">
        <w:rPr>
          <w:rFonts w:ascii="Calibri" w:hAnsi="Calibri" w:cs="Calibri"/>
          <w:lang w:val="en-US"/>
        </w:rPr>
        <w:t xml:space="preserve"> </w:t>
      </w:r>
    </w:p>
    <w:sectPr w:rsidR="00FF4473" w:rsidRPr="001A5835" w:rsidSect="00213355">
      <w:footerReference w:type="default" r:id="rId11"/>
      <w:pgSz w:w="12240" w:h="15840" w:code="1"/>
      <w:pgMar w:top="1440" w:right="1440" w:bottom="1440" w:left="1440" w:header="708" w:footer="708" w:gutter="0"/>
      <w:lnNumType w:countBy="0" w:restart="continuous"/>
      <w:cols w:space="708"/>
      <w:docGrid w:linePitch="360"/>
      <w:sectPrChange w:id="0" w:author="Stefan Amisten" w:date="2025-11-28T14:13:00Z" w16du:dateUtc="2025-11-28T14:13:00Z">
        <w:sectPr w:rsidR="00FF4473" w:rsidRPr="001A5835" w:rsidSect="00213355">
          <w:pgMar w:top="1440" w:right="1440" w:bottom="1440" w:left="1440" w:header="708" w:footer="708"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DE7E4C" w14:textId="77777777" w:rsidR="000F6327" w:rsidRDefault="000F6327" w:rsidP="00B12D75">
      <w:r>
        <w:separator/>
      </w:r>
    </w:p>
  </w:endnote>
  <w:endnote w:type="continuationSeparator" w:id="0">
    <w:p w14:paraId="4F0480B3" w14:textId="77777777" w:rsidR="000F6327" w:rsidRDefault="000F6327" w:rsidP="00B12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2705167"/>
      <w:docPartObj>
        <w:docPartGallery w:val="Page Numbers (Bottom of Page)"/>
        <w:docPartUnique/>
      </w:docPartObj>
    </w:sdtPr>
    <w:sdtEndPr>
      <w:rPr>
        <w:noProof/>
      </w:rPr>
    </w:sdtEndPr>
    <w:sdtContent>
      <w:p w14:paraId="464AA5D9" w14:textId="35A96777" w:rsidR="00153425" w:rsidRDefault="0015342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888CC5" w14:textId="77777777" w:rsidR="00153425" w:rsidRDefault="00153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6839E0" w14:textId="77777777" w:rsidR="000F6327" w:rsidRDefault="000F6327" w:rsidP="00B12D75">
      <w:r>
        <w:separator/>
      </w:r>
    </w:p>
  </w:footnote>
  <w:footnote w:type="continuationSeparator" w:id="0">
    <w:p w14:paraId="7E9E6817" w14:textId="77777777" w:rsidR="000F6327" w:rsidRDefault="000F6327" w:rsidP="00B12D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E78F7"/>
    <w:multiLevelType w:val="hybridMultilevel"/>
    <w:tmpl w:val="DC64A25C"/>
    <w:lvl w:ilvl="0" w:tplc="08090001">
      <w:start w:val="1"/>
      <w:numFmt w:val="bullet"/>
      <w:lvlText w:val=""/>
      <w:lvlJc w:val="left"/>
      <w:pPr>
        <w:ind w:left="2970" w:hanging="360"/>
      </w:pPr>
      <w:rPr>
        <w:rFonts w:ascii="Symbol" w:hAnsi="Symbol" w:hint="default"/>
      </w:rPr>
    </w:lvl>
    <w:lvl w:ilvl="1" w:tplc="08090003">
      <w:start w:val="1"/>
      <w:numFmt w:val="bullet"/>
      <w:lvlText w:val="o"/>
      <w:lvlJc w:val="left"/>
      <w:pPr>
        <w:ind w:left="3690" w:hanging="360"/>
      </w:pPr>
      <w:rPr>
        <w:rFonts w:ascii="Courier New" w:hAnsi="Courier New" w:cs="Courier New" w:hint="default"/>
      </w:rPr>
    </w:lvl>
    <w:lvl w:ilvl="2" w:tplc="08090005" w:tentative="1">
      <w:start w:val="1"/>
      <w:numFmt w:val="bullet"/>
      <w:lvlText w:val=""/>
      <w:lvlJc w:val="left"/>
      <w:pPr>
        <w:ind w:left="4410" w:hanging="360"/>
      </w:pPr>
      <w:rPr>
        <w:rFonts w:ascii="Wingdings" w:hAnsi="Wingdings" w:hint="default"/>
      </w:rPr>
    </w:lvl>
    <w:lvl w:ilvl="3" w:tplc="08090001" w:tentative="1">
      <w:start w:val="1"/>
      <w:numFmt w:val="bullet"/>
      <w:lvlText w:val=""/>
      <w:lvlJc w:val="left"/>
      <w:pPr>
        <w:ind w:left="5130" w:hanging="360"/>
      </w:pPr>
      <w:rPr>
        <w:rFonts w:ascii="Symbol" w:hAnsi="Symbol" w:hint="default"/>
      </w:rPr>
    </w:lvl>
    <w:lvl w:ilvl="4" w:tplc="08090003" w:tentative="1">
      <w:start w:val="1"/>
      <w:numFmt w:val="bullet"/>
      <w:lvlText w:val="o"/>
      <w:lvlJc w:val="left"/>
      <w:pPr>
        <w:ind w:left="5850" w:hanging="360"/>
      </w:pPr>
      <w:rPr>
        <w:rFonts w:ascii="Courier New" w:hAnsi="Courier New" w:cs="Courier New" w:hint="default"/>
      </w:rPr>
    </w:lvl>
    <w:lvl w:ilvl="5" w:tplc="08090005" w:tentative="1">
      <w:start w:val="1"/>
      <w:numFmt w:val="bullet"/>
      <w:lvlText w:val=""/>
      <w:lvlJc w:val="left"/>
      <w:pPr>
        <w:ind w:left="6570" w:hanging="360"/>
      </w:pPr>
      <w:rPr>
        <w:rFonts w:ascii="Wingdings" w:hAnsi="Wingdings" w:hint="default"/>
      </w:rPr>
    </w:lvl>
    <w:lvl w:ilvl="6" w:tplc="08090001" w:tentative="1">
      <w:start w:val="1"/>
      <w:numFmt w:val="bullet"/>
      <w:lvlText w:val=""/>
      <w:lvlJc w:val="left"/>
      <w:pPr>
        <w:ind w:left="7290" w:hanging="360"/>
      </w:pPr>
      <w:rPr>
        <w:rFonts w:ascii="Symbol" w:hAnsi="Symbol" w:hint="default"/>
      </w:rPr>
    </w:lvl>
    <w:lvl w:ilvl="7" w:tplc="08090003" w:tentative="1">
      <w:start w:val="1"/>
      <w:numFmt w:val="bullet"/>
      <w:lvlText w:val="o"/>
      <w:lvlJc w:val="left"/>
      <w:pPr>
        <w:ind w:left="8010" w:hanging="360"/>
      </w:pPr>
      <w:rPr>
        <w:rFonts w:ascii="Courier New" w:hAnsi="Courier New" w:cs="Courier New" w:hint="default"/>
      </w:rPr>
    </w:lvl>
    <w:lvl w:ilvl="8" w:tplc="08090005" w:tentative="1">
      <w:start w:val="1"/>
      <w:numFmt w:val="bullet"/>
      <w:lvlText w:val=""/>
      <w:lvlJc w:val="left"/>
      <w:pPr>
        <w:ind w:left="8730" w:hanging="360"/>
      </w:pPr>
      <w:rPr>
        <w:rFonts w:ascii="Wingdings" w:hAnsi="Wingdings" w:hint="default"/>
      </w:rPr>
    </w:lvl>
  </w:abstractNum>
  <w:abstractNum w:abstractNumId="1" w15:restartNumberingAfterBreak="0">
    <w:nsid w:val="0AA0526E"/>
    <w:multiLevelType w:val="hybridMultilevel"/>
    <w:tmpl w:val="0EBC9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C1261E"/>
    <w:multiLevelType w:val="hybridMultilevel"/>
    <w:tmpl w:val="CB1469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D41572"/>
    <w:multiLevelType w:val="hybridMultilevel"/>
    <w:tmpl w:val="76D695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253236"/>
    <w:multiLevelType w:val="multilevel"/>
    <w:tmpl w:val="1AE07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A4408D"/>
    <w:multiLevelType w:val="hybridMultilevel"/>
    <w:tmpl w:val="FE827AA8"/>
    <w:lvl w:ilvl="0" w:tplc="F0F0D398">
      <w:numFmt w:val="bullet"/>
      <w:lvlText w:val="-"/>
      <w:lvlJc w:val="left"/>
      <w:pPr>
        <w:ind w:left="720" w:hanging="360"/>
      </w:pPr>
      <w:rPr>
        <w:rFonts w:ascii="Verdana" w:eastAsiaTheme="minorHAnsi" w:hAnsi="Verdan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FF67DC6"/>
    <w:multiLevelType w:val="hybridMultilevel"/>
    <w:tmpl w:val="C21AFB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1E941CE"/>
    <w:multiLevelType w:val="hybridMultilevel"/>
    <w:tmpl w:val="99B427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B303507"/>
    <w:multiLevelType w:val="hybridMultilevel"/>
    <w:tmpl w:val="2BBE8A3C"/>
    <w:lvl w:ilvl="0" w:tplc="36247352">
      <w:start w:val="1"/>
      <w:numFmt w:val="bullet"/>
      <w:pStyle w:val="EndNoteBibliography"/>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CBE5D53"/>
    <w:multiLevelType w:val="multilevel"/>
    <w:tmpl w:val="EF961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C80CDD"/>
    <w:multiLevelType w:val="hybridMultilevel"/>
    <w:tmpl w:val="502283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2F132AB"/>
    <w:multiLevelType w:val="hybridMultilevel"/>
    <w:tmpl w:val="06E4CC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5AD2707"/>
    <w:multiLevelType w:val="multilevel"/>
    <w:tmpl w:val="D6B224B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7A65761"/>
    <w:multiLevelType w:val="hybridMultilevel"/>
    <w:tmpl w:val="F6FCE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700DD9"/>
    <w:multiLevelType w:val="hybridMultilevel"/>
    <w:tmpl w:val="D4263E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1972159"/>
    <w:multiLevelType w:val="hybridMultilevel"/>
    <w:tmpl w:val="0576D4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21634AE"/>
    <w:multiLevelType w:val="hybridMultilevel"/>
    <w:tmpl w:val="5C965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2A3CE1"/>
    <w:multiLevelType w:val="hybridMultilevel"/>
    <w:tmpl w:val="860A8E72"/>
    <w:lvl w:ilvl="0" w:tplc="58123188">
      <w:start w:val="1"/>
      <w:numFmt w:val="bullet"/>
      <w:lvlText w:val=""/>
      <w:lvlJc w:val="left"/>
      <w:pPr>
        <w:ind w:left="1000" w:hanging="360"/>
      </w:pPr>
      <w:rPr>
        <w:rFonts w:ascii="Symbol" w:hAnsi="Symbol"/>
      </w:rPr>
    </w:lvl>
    <w:lvl w:ilvl="1" w:tplc="B6243B48">
      <w:start w:val="1"/>
      <w:numFmt w:val="bullet"/>
      <w:lvlText w:val=""/>
      <w:lvlJc w:val="left"/>
      <w:pPr>
        <w:ind w:left="1000" w:hanging="360"/>
      </w:pPr>
      <w:rPr>
        <w:rFonts w:ascii="Symbol" w:hAnsi="Symbol"/>
      </w:rPr>
    </w:lvl>
    <w:lvl w:ilvl="2" w:tplc="A9A47598">
      <w:start w:val="1"/>
      <w:numFmt w:val="bullet"/>
      <w:lvlText w:val=""/>
      <w:lvlJc w:val="left"/>
      <w:pPr>
        <w:ind w:left="1000" w:hanging="360"/>
      </w:pPr>
      <w:rPr>
        <w:rFonts w:ascii="Symbol" w:hAnsi="Symbol"/>
      </w:rPr>
    </w:lvl>
    <w:lvl w:ilvl="3" w:tplc="EA1020AE">
      <w:start w:val="1"/>
      <w:numFmt w:val="bullet"/>
      <w:lvlText w:val=""/>
      <w:lvlJc w:val="left"/>
      <w:pPr>
        <w:ind w:left="1000" w:hanging="360"/>
      </w:pPr>
      <w:rPr>
        <w:rFonts w:ascii="Symbol" w:hAnsi="Symbol"/>
      </w:rPr>
    </w:lvl>
    <w:lvl w:ilvl="4" w:tplc="33B61E78">
      <w:start w:val="1"/>
      <w:numFmt w:val="bullet"/>
      <w:lvlText w:val=""/>
      <w:lvlJc w:val="left"/>
      <w:pPr>
        <w:ind w:left="1000" w:hanging="360"/>
      </w:pPr>
      <w:rPr>
        <w:rFonts w:ascii="Symbol" w:hAnsi="Symbol"/>
      </w:rPr>
    </w:lvl>
    <w:lvl w:ilvl="5" w:tplc="3246F9C6">
      <w:start w:val="1"/>
      <w:numFmt w:val="bullet"/>
      <w:lvlText w:val=""/>
      <w:lvlJc w:val="left"/>
      <w:pPr>
        <w:ind w:left="1000" w:hanging="360"/>
      </w:pPr>
      <w:rPr>
        <w:rFonts w:ascii="Symbol" w:hAnsi="Symbol"/>
      </w:rPr>
    </w:lvl>
    <w:lvl w:ilvl="6" w:tplc="E820A9AE">
      <w:start w:val="1"/>
      <w:numFmt w:val="bullet"/>
      <w:lvlText w:val=""/>
      <w:lvlJc w:val="left"/>
      <w:pPr>
        <w:ind w:left="1000" w:hanging="360"/>
      </w:pPr>
      <w:rPr>
        <w:rFonts w:ascii="Symbol" w:hAnsi="Symbol"/>
      </w:rPr>
    </w:lvl>
    <w:lvl w:ilvl="7" w:tplc="E95886A2">
      <w:start w:val="1"/>
      <w:numFmt w:val="bullet"/>
      <w:lvlText w:val=""/>
      <w:lvlJc w:val="left"/>
      <w:pPr>
        <w:ind w:left="1000" w:hanging="360"/>
      </w:pPr>
      <w:rPr>
        <w:rFonts w:ascii="Symbol" w:hAnsi="Symbol"/>
      </w:rPr>
    </w:lvl>
    <w:lvl w:ilvl="8" w:tplc="619E7A02">
      <w:start w:val="1"/>
      <w:numFmt w:val="bullet"/>
      <w:lvlText w:val=""/>
      <w:lvlJc w:val="left"/>
      <w:pPr>
        <w:ind w:left="1000" w:hanging="360"/>
      </w:pPr>
      <w:rPr>
        <w:rFonts w:ascii="Symbol" w:hAnsi="Symbol"/>
      </w:rPr>
    </w:lvl>
  </w:abstractNum>
  <w:abstractNum w:abstractNumId="18" w15:restartNumberingAfterBreak="0">
    <w:nsid w:val="42FB6446"/>
    <w:multiLevelType w:val="hybridMultilevel"/>
    <w:tmpl w:val="5024D5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A63762E"/>
    <w:multiLevelType w:val="hybridMultilevel"/>
    <w:tmpl w:val="E738F2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92F3BE9"/>
    <w:multiLevelType w:val="hybridMultilevel"/>
    <w:tmpl w:val="545CA5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36A1551"/>
    <w:multiLevelType w:val="hybridMultilevel"/>
    <w:tmpl w:val="9A0C3762"/>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662D0DA6"/>
    <w:multiLevelType w:val="hybridMultilevel"/>
    <w:tmpl w:val="3BAED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4704A0"/>
    <w:multiLevelType w:val="hybridMultilevel"/>
    <w:tmpl w:val="5832F4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FD2704"/>
    <w:multiLevelType w:val="hybridMultilevel"/>
    <w:tmpl w:val="E856C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F0846B1"/>
    <w:multiLevelType w:val="hybridMultilevel"/>
    <w:tmpl w:val="639A8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4F17BD"/>
    <w:multiLevelType w:val="hybridMultilevel"/>
    <w:tmpl w:val="BA8E7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9723A7"/>
    <w:multiLevelType w:val="hybridMultilevel"/>
    <w:tmpl w:val="E4F07F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2599438">
    <w:abstractNumId w:val="6"/>
  </w:num>
  <w:num w:numId="2" w16cid:durableId="50278668">
    <w:abstractNumId w:val="0"/>
  </w:num>
  <w:num w:numId="3" w16cid:durableId="45809976">
    <w:abstractNumId w:val="23"/>
  </w:num>
  <w:num w:numId="4" w16cid:durableId="1830360306">
    <w:abstractNumId w:val="13"/>
  </w:num>
  <w:num w:numId="5" w16cid:durableId="1837917196">
    <w:abstractNumId w:val="26"/>
  </w:num>
  <w:num w:numId="6" w16cid:durableId="858813900">
    <w:abstractNumId w:val="18"/>
  </w:num>
  <w:num w:numId="7" w16cid:durableId="1668096704">
    <w:abstractNumId w:val="3"/>
  </w:num>
  <w:num w:numId="8" w16cid:durableId="1714884126">
    <w:abstractNumId w:val="14"/>
  </w:num>
  <w:num w:numId="9" w16cid:durableId="1158686784">
    <w:abstractNumId w:val="25"/>
  </w:num>
  <w:num w:numId="10" w16cid:durableId="459688051">
    <w:abstractNumId w:val="27"/>
  </w:num>
  <w:num w:numId="11" w16cid:durableId="1420369416">
    <w:abstractNumId w:val="8"/>
  </w:num>
  <w:num w:numId="12" w16cid:durableId="1395857350">
    <w:abstractNumId w:val="10"/>
  </w:num>
  <w:num w:numId="13" w16cid:durableId="1471287705">
    <w:abstractNumId w:val="7"/>
  </w:num>
  <w:num w:numId="14" w16cid:durableId="1494032263">
    <w:abstractNumId w:val="20"/>
  </w:num>
  <w:num w:numId="15" w16cid:durableId="1330909399">
    <w:abstractNumId w:val="1"/>
  </w:num>
  <w:num w:numId="16" w16cid:durableId="1222984867">
    <w:abstractNumId w:val="4"/>
  </w:num>
  <w:num w:numId="17" w16cid:durableId="396902694">
    <w:abstractNumId w:val="9"/>
  </w:num>
  <w:num w:numId="18" w16cid:durableId="482431262">
    <w:abstractNumId w:val="8"/>
  </w:num>
  <w:num w:numId="19" w16cid:durableId="1406949077">
    <w:abstractNumId w:val="19"/>
  </w:num>
  <w:num w:numId="20" w16cid:durableId="1538665094">
    <w:abstractNumId w:val="2"/>
  </w:num>
  <w:num w:numId="21" w16cid:durableId="2128814633">
    <w:abstractNumId w:val="5"/>
  </w:num>
  <w:num w:numId="22" w16cid:durableId="598490092">
    <w:abstractNumId w:val="22"/>
  </w:num>
  <w:num w:numId="23" w16cid:durableId="56247370">
    <w:abstractNumId w:val="16"/>
  </w:num>
  <w:num w:numId="24" w16cid:durableId="1473254030">
    <w:abstractNumId w:val="24"/>
  </w:num>
  <w:num w:numId="25" w16cid:durableId="1704751461">
    <w:abstractNumId w:val="17"/>
  </w:num>
  <w:num w:numId="26" w16cid:durableId="1058163816">
    <w:abstractNumId w:val="21"/>
  </w:num>
  <w:num w:numId="27" w16cid:durableId="1027636627">
    <w:abstractNumId w:val="12"/>
  </w:num>
  <w:num w:numId="28" w16cid:durableId="1318191728">
    <w:abstractNumId w:val="15"/>
  </w:num>
  <w:num w:numId="29" w16cid:durableId="45614666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fan Amisten">
    <w15:presenceInfo w15:providerId="None" w15:userId="Stefan Amist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E0NTQ1M7AwMTUwM7VU0lEKTi0uzszPAykwsawFAFfll0ctAAAA"/>
    <w:docVar w:name="EN.InstantFormat" w:val="&lt;ENInstantFormat&gt;&lt;Enabled&gt;0&lt;/Enabled&gt;&lt;ScanUnformatted&gt;1&lt;/ScanUnformatted&gt;&lt;ScanChanges&gt;1&lt;/ScanChanges&gt;&lt;Suspended&gt;0&lt;/Suspended&gt;&lt;/ENInstantFormat&gt;"/>
    <w:docVar w:name="EN.Layout" w:val="&lt;ENLayout&gt;&lt;Style&gt;Progress Pediatric Cardiolog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xxvt0w9dszpeaaxc5dsttsrwvxvzz259v&quot;&gt;GLP-1 MS&lt;record-ids&gt;&lt;item&gt;2&lt;/item&gt;&lt;item&gt;3&lt;/item&gt;&lt;item&gt;4&lt;/item&gt;&lt;item&gt;5&lt;/item&gt;&lt;item&gt;6&lt;/item&gt;&lt;item&gt;11&lt;/item&gt;&lt;item&gt;12&lt;/item&gt;&lt;item&gt;13&lt;/item&gt;&lt;item&gt;14&lt;/item&gt;&lt;item&gt;16&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50&lt;/item&gt;&lt;item&gt;51&lt;/item&gt;&lt;item&gt;52&lt;/item&gt;&lt;item&gt;54&lt;/item&gt;&lt;item&gt;55&lt;/item&gt;&lt;item&gt;58&lt;/item&gt;&lt;item&gt;60&lt;/item&gt;&lt;item&gt;61&lt;/item&gt;&lt;item&gt;62&lt;/item&gt;&lt;item&gt;63&lt;/item&gt;&lt;item&gt;65&lt;/item&gt;&lt;item&gt;67&lt;/item&gt;&lt;item&gt;68&lt;/item&gt;&lt;item&gt;70&lt;/item&gt;&lt;item&gt;72&lt;/item&gt;&lt;item&gt;73&lt;/item&gt;&lt;item&gt;74&lt;/item&gt;&lt;item&gt;75&lt;/item&gt;&lt;item&gt;76&lt;/item&gt;&lt;item&gt;77&lt;/item&gt;&lt;item&gt;81&lt;/item&gt;&lt;item&gt;82&lt;/item&gt;&lt;item&gt;83&lt;/item&gt;&lt;item&gt;85&lt;/item&gt;&lt;item&gt;86&lt;/item&gt;&lt;item&gt;87&lt;/item&gt;&lt;item&gt;88&lt;/item&gt;&lt;item&gt;90&lt;/item&gt;&lt;item&gt;92&lt;/item&gt;&lt;item&gt;93&lt;/item&gt;&lt;item&gt;99&lt;/item&gt;&lt;item&gt;100&lt;/item&gt;&lt;item&gt;102&lt;/item&gt;&lt;item&gt;103&lt;/item&gt;&lt;item&gt;104&lt;/item&gt;&lt;item&gt;106&lt;/item&gt;&lt;item&gt;108&lt;/item&gt;&lt;item&gt;109&lt;/item&gt;&lt;item&gt;110&lt;/item&gt;&lt;item&gt;111&lt;/item&gt;&lt;item&gt;112&lt;/item&gt;&lt;item&gt;113&lt;/item&gt;&lt;item&gt;114&lt;/item&gt;&lt;item&gt;115&lt;/item&gt;&lt;item&gt;116&lt;/item&gt;&lt;item&gt;120&lt;/item&gt;&lt;item&gt;121&lt;/item&gt;&lt;item&gt;123&lt;/item&gt;&lt;item&gt;127&lt;/item&gt;&lt;item&gt;128&lt;/item&gt;&lt;item&gt;134&lt;/item&gt;&lt;item&gt;136&lt;/item&gt;&lt;item&gt;137&lt;/item&gt;&lt;item&gt;138&lt;/item&gt;&lt;item&gt;139&lt;/item&gt;&lt;item&gt;140&lt;/item&gt;&lt;item&gt;144&lt;/item&gt;&lt;item&gt;145&lt;/item&gt;&lt;item&gt;149&lt;/item&gt;&lt;item&gt;150&lt;/item&gt;&lt;item&gt;151&lt;/item&gt;&lt;item&gt;153&lt;/item&gt;&lt;item&gt;154&lt;/item&gt;&lt;item&gt;155&lt;/item&gt;&lt;item&gt;156&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1&lt;/item&gt;&lt;item&gt;202&lt;/item&gt;&lt;item&gt;203&lt;/item&gt;&lt;item&gt;205&lt;/item&gt;&lt;item&gt;206&lt;/item&gt;&lt;item&gt;207&lt;/item&gt;&lt;item&gt;208&lt;/item&gt;&lt;item&gt;209&lt;/item&gt;&lt;item&gt;210&lt;/item&gt;&lt;item&gt;212&lt;/item&gt;&lt;item&gt;214&lt;/item&gt;&lt;item&gt;217&lt;/item&gt;&lt;item&gt;219&lt;/item&gt;&lt;item&gt;223&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record-ids&gt;&lt;/item&gt;&lt;/Libraries&gt;"/>
  </w:docVars>
  <w:rsids>
    <w:rsidRoot w:val="00EF7178"/>
    <w:rsid w:val="00000295"/>
    <w:rsid w:val="00000964"/>
    <w:rsid w:val="00000E0A"/>
    <w:rsid w:val="00001014"/>
    <w:rsid w:val="00001056"/>
    <w:rsid w:val="000019C0"/>
    <w:rsid w:val="00002117"/>
    <w:rsid w:val="000022B7"/>
    <w:rsid w:val="0000331E"/>
    <w:rsid w:val="00003359"/>
    <w:rsid w:val="00003AB7"/>
    <w:rsid w:val="00003D02"/>
    <w:rsid w:val="00004249"/>
    <w:rsid w:val="00004414"/>
    <w:rsid w:val="00004446"/>
    <w:rsid w:val="00004545"/>
    <w:rsid w:val="00004FDB"/>
    <w:rsid w:val="0000553E"/>
    <w:rsid w:val="00005C5D"/>
    <w:rsid w:val="00006B65"/>
    <w:rsid w:val="00007044"/>
    <w:rsid w:val="000074CC"/>
    <w:rsid w:val="00007BAC"/>
    <w:rsid w:val="0001114C"/>
    <w:rsid w:val="000118B7"/>
    <w:rsid w:val="00011A8D"/>
    <w:rsid w:val="00011EF0"/>
    <w:rsid w:val="00012112"/>
    <w:rsid w:val="00012C3B"/>
    <w:rsid w:val="00012D73"/>
    <w:rsid w:val="000130E1"/>
    <w:rsid w:val="00013327"/>
    <w:rsid w:val="0001336E"/>
    <w:rsid w:val="00013832"/>
    <w:rsid w:val="0001387D"/>
    <w:rsid w:val="00013938"/>
    <w:rsid w:val="00013BAF"/>
    <w:rsid w:val="00013E71"/>
    <w:rsid w:val="000141B6"/>
    <w:rsid w:val="00014AEF"/>
    <w:rsid w:val="0001554E"/>
    <w:rsid w:val="00015843"/>
    <w:rsid w:val="00015C56"/>
    <w:rsid w:val="00015D2F"/>
    <w:rsid w:val="00016CE0"/>
    <w:rsid w:val="000170DA"/>
    <w:rsid w:val="0001759D"/>
    <w:rsid w:val="00017A00"/>
    <w:rsid w:val="00017BCD"/>
    <w:rsid w:val="00017D3F"/>
    <w:rsid w:val="00017E0B"/>
    <w:rsid w:val="00020466"/>
    <w:rsid w:val="000209D3"/>
    <w:rsid w:val="00020D03"/>
    <w:rsid w:val="00020D56"/>
    <w:rsid w:val="00020E70"/>
    <w:rsid w:val="00020E95"/>
    <w:rsid w:val="0002150F"/>
    <w:rsid w:val="00021B7A"/>
    <w:rsid w:val="00022203"/>
    <w:rsid w:val="00022FDD"/>
    <w:rsid w:val="000233EB"/>
    <w:rsid w:val="000243CE"/>
    <w:rsid w:val="000247F3"/>
    <w:rsid w:val="00024AB1"/>
    <w:rsid w:val="00024B95"/>
    <w:rsid w:val="000253FC"/>
    <w:rsid w:val="00025562"/>
    <w:rsid w:val="00025A13"/>
    <w:rsid w:val="000262B8"/>
    <w:rsid w:val="0002691C"/>
    <w:rsid w:val="00026B6E"/>
    <w:rsid w:val="00026E6F"/>
    <w:rsid w:val="00026F56"/>
    <w:rsid w:val="00027172"/>
    <w:rsid w:val="0002720F"/>
    <w:rsid w:val="0003020A"/>
    <w:rsid w:val="00030228"/>
    <w:rsid w:val="00030397"/>
    <w:rsid w:val="000308E2"/>
    <w:rsid w:val="00030A92"/>
    <w:rsid w:val="0003122B"/>
    <w:rsid w:val="000313C0"/>
    <w:rsid w:val="00031A3C"/>
    <w:rsid w:val="00031C78"/>
    <w:rsid w:val="00031D2A"/>
    <w:rsid w:val="00032085"/>
    <w:rsid w:val="000329C5"/>
    <w:rsid w:val="00032FFA"/>
    <w:rsid w:val="00033977"/>
    <w:rsid w:val="00033FDC"/>
    <w:rsid w:val="0003409F"/>
    <w:rsid w:val="000349C0"/>
    <w:rsid w:val="00034F5F"/>
    <w:rsid w:val="000356A2"/>
    <w:rsid w:val="0003575E"/>
    <w:rsid w:val="00035978"/>
    <w:rsid w:val="00035A17"/>
    <w:rsid w:val="00035E07"/>
    <w:rsid w:val="00035F62"/>
    <w:rsid w:val="00036059"/>
    <w:rsid w:val="00036725"/>
    <w:rsid w:val="00036770"/>
    <w:rsid w:val="00036BAC"/>
    <w:rsid w:val="00037827"/>
    <w:rsid w:val="000379D4"/>
    <w:rsid w:val="00040CD0"/>
    <w:rsid w:val="00040D97"/>
    <w:rsid w:val="00041373"/>
    <w:rsid w:val="00041C6E"/>
    <w:rsid w:val="00041E7F"/>
    <w:rsid w:val="0004281B"/>
    <w:rsid w:val="0004341D"/>
    <w:rsid w:val="0004399B"/>
    <w:rsid w:val="00043DF5"/>
    <w:rsid w:val="00043E19"/>
    <w:rsid w:val="0004515B"/>
    <w:rsid w:val="00045540"/>
    <w:rsid w:val="00045B06"/>
    <w:rsid w:val="000462AC"/>
    <w:rsid w:val="00046764"/>
    <w:rsid w:val="00046B5C"/>
    <w:rsid w:val="00047506"/>
    <w:rsid w:val="000476B2"/>
    <w:rsid w:val="00047A44"/>
    <w:rsid w:val="0005017F"/>
    <w:rsid w:val="00050846"/>
    <w:rsid w:val="00050DF3"/>
    <w:rsid w:val="000510DA"/>
    <w:rsid w:val="000516F4"/>
    <w:rsid w:val="0005199F"/>
    <w:rsid w:val="000532B5"/>
    <w:rsid w:val="00053559"/>
    <w:rsid w:val="000535CD"/>
    <w:rsid w:val="000537AC"/>
    <w:rsid w:val="00053895"/>
    <w:rsid w:val="00054551"/>
    <w:rsid w:val="00054FC3"/>
    <w:rsid w:val="0005503D"/>
    <w:rsid w:val="00055BBC"/>
    <w:rsid w:val="00055C7E"/>
    <w:rsid w:val="0005681C"/>
    <w:rsid w:val="00056959"/>
    <w:rsid w:val="0005782D"/>
    <w:rsid w:val="000579D9"/>
    <w:rsid w:val="00057FD1"/>
    <w:rsid w:val="0006042A"/>
    <w:rsid w:val="000606EE"/>
    <w:rsid w:val="00060E68"/>
    <w:rsid w:val="00060FAC"/>
    <w:rsid w:val="000617FC"/>
    <w:rsid w:val="00061A56"/>
    <w:rsid w:val="00061C96"/>
    <w:rsid w:val="00061EC5"/>
    <w:rsid w:val="000621E7"/>
    <w:rsid w:val="00062560"/>
    <w:rsid w:val="00062775"/>
    <w:rsid w:val="00062C71"/>
    <w:rsid w:val="00062CA2"/>
    <w:rsid w:val="00062D18"/>
    <w:rsid w:val="00062DB9"/>
    <w:rsid w:val="000636BC"/>
    <w:rsid w:val="00063B85"/>
    <w:rsid w:val="000640B5"/>
    <w:rsid w:val="000655C3"/>
    <w:rsid w:val="000655DF"/>
    <w:rsid w:val="000662CB"/>
    <w:rsid w:val="00066909"/>
    <w:rsid w:val="00066C28"/>
    <w:rsid w:val="00066F09"/>
    <w:rsid w:val="00066FCA"/>
    <w:rsid w:val="00067054"/>
    <w:rsid w:val="000673C8"/>
    <w:rsid w:val="000679DD"/>
    <w:rsid w:val="00067A16"/>
    <w:rsid w:val="00067D9C"/>
    <w:rsid w:val="00067E45"/>
    <w:rsid w:val="00067E48"/>
    <w:rsid w:val="00067F0C"/>
    <w:rsid w:val="00070224"/>
    <w:rsid w:val="00070989"/>
    <w:rsid w:val="0007099E"/>
    <w:rsid w:val="00070DCE"/>
    <w:rsid w:val="00071334"/>
    <w:rsid w:val="00071712"/>
    <w:rsid w:val="00071B40"/>
    <w:rsid w:val="0007204D"/>
    <w:rsid w:val="00072193"/>
    <w:rsid w:val="000721BF"/>
    <w:rsid w:val="000724DB"/>
    <w:rsid w:val="00072DF4"/>
    <w:rsid w:val="00073394"/>
    <w:rsid w:val="000735E9"/>
    <w:rsid w:val="0007380B"/>
    <w:rsid w:val="00073C70"/>
    <w:rsid w:val="00074338"/>
    <w:rsid w:val="00075754"/>
    <w:rsid w:val="000758D6"/>
    <w:rsid w:val="00075977"/>
    <w:rsid w:val="00075F2F"/>
    <w:rsid w:val="000768D7"/>
    <w:rsid w:val="00076E81"/>
    <w:rsid w:val="00077225"/>
    <w:rsid w:val="00077CC6"/>
    <w:rsid w:val="00077D7A"/>
    <w:rsid w:val="00080056"/>
    <w:rsid w:val="0008026C"/>
    <w:rsid w:val="000803F6"/>
    <w:rsid w:val="0008090D"/>
    <w:rsid w:val="00080997"/>
    <w:rsid w:val="000817CF"/>
    <w:rsid w:val="00081BFB"/>
    <w:rsid w:val="000820E6"/>
    <w:rsid w:val="000823EC"/>
    <w:rsid w:val="00082EC4"/>
    <w:rsid w:val="000835DA"/>
    <w:rsid w:val="0008546A"/>
    <w:rsid w:val="00085654"/>
    <w:rsid w:val="00085CBA"/>
    <w:rsid w:val="00085FA1"/>
    <w:rsid w:val="00086910"/>
    <w:rsid w:val="000869C1"/>
    <w:rsid w:val="00086C36"/>
    <w:rsid w:val="00086D3D"/>
    <w:rsid w:val="00087FA9"/>
    <w:rsid w:val="00090829"/>
    <w:rsid w:val="00090F8C"/>
    <w:rsid w:val="00091278"/>
    <w:rsid w:val="00091578"/>
    <w:rsid w:val="000915F8"/>
    <w:rsid w:val="00091795"/>
    <w:rsid w:val="0009190B"/>
    <w:rsid w:val="0009219E"/>
    <w:rsid w:val="00092A1F"/>
    <w:rsid w:val="00092FB4"/>
    <w:rsid w:val="00093744"/>
    <w:rsid w:val="00093947"/>
    <w:rsid w:val="00093C85"/>
    <w:rsid w:val="000940D6"/>
    <w:rsid w:val="000941A8"/>
    <w:rsid w:val="00094466"/>
    <w:rsid w:val="00095536"/>
    <w:rsid w:val="00095760"/>
    <w:rsid w:val="000968DC"/>
    <w:rsid w:val="00096A23"/>
    <w:rsid w:val="00096C44"/>
    <w:rsid w:val="00096E28"/>
    <w:rsid w:val="00096E8D"/>
    <w:rsid w:val="000974BB"/>
    <w:rsid w:val="00097945"/>
    <w:rsid w:val="000A080E"/>
    <w:rsid w:val="000A09FB"/>
    <w:rsid w:val="000A0E51"/>
    <w:rsid w:val="000A1BAE"/>
    <w:rsid w:val="000A1D54"/>
    <w:rsid w:val="000A1DBE"/>
    <w:rsid w:val="000A1F0A"/>
    <w:rsid w:val="000A2A08"/>
    <w:rsid w:val="000A2C7E"/>
    <w:rsid w:val="000A33BA"/>
    <w:rsid w:val="000A441B"/>
    <w:rsid w:val="000A4613"/>
    <w:rsid w:val="000A485F"/>
    <w:rsid w:val="000A4C8D"/>
    <w:rsid w:val="000A4D1A"/>
    <w:rsid w:val="000A5279"/>
    <w:rsid w:val="000A5B29"/>
    <w:rsid w:val="000A5F28"/>
    <w:rsid w:val="000A6257"/>
    <w:rsid w:val="000A67A2"/>
    <w:rsid w:val="000A6D23"/>
    <w:rsid w:val="000A6F00"/>
    <w:rsid w:val="000A733D"/>
    <w:rsid w:val="000A73D8"/>
    <w:rsid w:val="000A7EFD"/>
    <w:rsid w:val="000B024E"/>
    <w:rsid w:val="000B040A"/>
    <w:rsid w:val="000B04A5"/>
    <w:rsid w:val="000B062F"/>
    <w:rsid w:val="000B0DB2"/>
    <w:rsid w:val="000B0EA6"/>
    <w:rsid w:val="000B0FBA"/>
    <w:rsid w:val="000B1106"/>
    <w:rsid w:val="000B12CE"/>
    <w:rsid w:val="000B1324"/>
    <w:rsid w:val="000B17F9"/>
    <w:rsid w:val="000B1A6D"/>
    <w:rsid w:val="000B22E1"/>
    <w:rsid w:val="000B2363"/>
    <w:rsid w:val="000B2DA1"/>
    <w:rsid w:val="000B3229"/>
    <w:rsid w:val="000B35B1"/>
    <w:rsid w:val="000B3A91"/>
    <w:rsid w:val="000B480F"/>
    <w:rsid w:val="000B496C"/>
    <w:rsid w:val="000B49B1"/>
    <w:rsid w:val="000B49D7"/>
    <w:rsid w:val="000B4D84"/>
    <w:rsid w:val="000B5CF0"/>
    <w:rsid w:val="000B5DBF"/>
    <w:rsid w:val="000B65C6"/>
    <w:rsid w:val="000B676D"/>
    <w:rsid w:val="000B6BD5"/>
    <w:rsid w:val="000B6EF5"/>
    <w:rsid w:val="000B6FA6"/>
    <w:rsid w:val="000B75CB"/>
    <w:rsid w:val="000B77AB"/>
    <w:rsid w:val="000B7C03"/>
    <w:rsid w:val="000B7E26"/>
    <w:rsid w:val="000C0413"/>
    <w:rsid w:val="000C0A1D"/>
    <w:rsid w:val="000C11D9"/>
    <w:rsid w:val="000C1236"/>
    <w:rsid w:val="000C1242"/>
    <w:rsid w:val="000C1BB1"/>
    <w:rsid w:val="000C209E"/>
    <w:rsid w:val="000C21AA"/>
    <w:rsid w:val="000C25D9"/>
    <w:rsid w:val="000C32CA"/>
    <w:rsid w:val="000C363B"/>
    <w:rsid w:val="000C3EAA"/>
    <w:rsid w:val="000C4260"/>
    <w:rsid w:val="000C4D38"/>
    <w:rsid w:val="000C4DBE"/>
    <w:rsid w:val="000C4ED0"/>
    <w:rsid w:val="000C5D57"/>
    <w:rsid w:val="000C5E83"/>
    <w:rsid w:val="000C5FDA"/>
    <w:rsid w:val="000C611A"/>
    <w:rsid w:val="000C63F8"/>
    <w:rsid w:val="000C64AC"/>
    <w:rsid w:val="000C68FA"/>
    <w:rsid w:val="000C6E72"/>
    <w:rsid w:val="000C71C9"/>
    <w:rsid w:val="000C7411"/>
    <w:rsid w:val="000D0AC9"/>
    <w:rsid w:val="000D0E82"/>
    <w:rsid w:val="000D13EF"/>
    <w:rsid w:val="000D1AAB"/>
    <w:rsid w:val="000D1F16"/>
    <w:rsid w:val="000D2656"/>
    <w:rsid w:val="000D2BA5"/>
    <w:rsid w:val="000D35B7"/>
    <w:rsid w:val="000D39AC"/>
    <w:rsid w:val="000D3D4E"/>
    <w:rsid w:val="000D4046"/>
    <w:rsid w:val="000D46B2"/>
    <w:rsid w:val="000D4751"/>
    <w:rsid w:val="000D4882"/>
    <w:rsid w:val="000D4F16"/>
    <w:rsid w:val="000D4FEE"/>
    <w:rsid w:val="000D51D7"/>
    <w:rsid w:val="000D5362"/>
    <w:rsid w:val="000D5434"/>
    <w:rsid w:val="000D59CF"/>
    <w:rsid w:val="000D6310"/>
    <w:rsid w:val="000D7477"/>
    <w:rsid w:val="000D796A"/>
    <w:rsid w:val="000D7B4A"/>
    <w:rsid w:val="000D7CE4"/>
    <w:rsid w:val="000D7E82"/>
    <w:rsid w:val="000E023A"/>
    <w:rsid w:val="000E0B6C"/>
    <w:rsid w:val="000E0E2B"/>
    <w:rsid w:val="000E1262"/>
    <w:rsid w:val="000E1585"/>
    <w:rsid w:val="000E15A8"/>
    <w:rsid w:val="000E1E99"/>
    <w:rsid w:val="000E28E8"/>
    <w:rsid w:val="000E2B9E"/>
    <w:rsid w:val="000E2D44"/>
    <w:rsid w:val="000E2F19"/>
    <w:rsid w:val="000E301B"/>
    <w:rsid w:val="000E3B3E"/>
    <w:rsid w:val="000E3EB1"/>
    <w:rsid w:val="000E4956"/>
    <w:rsid w:val="000E51DC"/>
    <w:rsid w:val="000E5811"/>
    <w:rsid w:val="000E645D"/>
    <w:rsid w:val="000E6DBA"/>
    <w:rsid w:val="000E6F67"/>
    <w:rsid w:val="000E70C7"/>
    <w:rsid w:val="000E7495"/>
    <w:rsid w:val="000E7D02"/>
    <w:rsid w:val="000F0483"/>
    <w:rsid w:val="000F127C"/>
    <w:rsid w:val="000F1CD0"/>
    <w:rsid w:val="000F24D1"/>
    <w:rsid w:val="000F2780"/>
    <w:rsid w:val="000F2DBD"/>
    <w:rsid w:val="000F2F4E"/>
    <w:rsid w:val="000F3FE8"/>
    <w:rsid w:val="000F4552"/>
    <w:rsid w:val="000F4592"/>
    <w:rsid w:val="000F4CBC"/>
    <w:rsid w:val="000F57EE"/>
    <w:rsid w:val="000F5A8C"/>
    <w:rsid w:val="000F5E37"/>
    <w:rsid w:val="000F6327"/>
    <w:rsid w:val="000F6BC6"/>
    <w:rsid w:val="000F78C5"/>
    <w:rsid w:val="000F7FF4"/>
    <w:rsid w:val="00100C61"/>
    <w:rsid w:val="0010158F"/>
    <w:rsid w:val="00101BBD"/>
    <w:rsid w:val="001034F4"/>
    <w:rsid w:val="00103BA8"/>
    <w:rsid w:val="001041A9"/>
    <w:rsid w:val="001047C6"/>
    <w:rsid w:val="00104C93"/>
    <w:rsid w:val="00105191"/>
    <w:rsid w:val="00105200"/>
    <w:rsid w:val="00105AE4"/>
    <w:rsid w:val="001060B4"/>
    <w:rsid w:val="001066D9"/>
    <w:rsid w:val="001067B0"/>
    <w:rsid w:val="00106C2C"/>
    <w:rsid w:val="00106E04"/>
    <w:rsid w:val="00107117"/>
    <w:rsid w:val="001076A1"/>
    <w:rsid w:val="001077F5"/>
    <w:rsid w:val="00107C48"/>
    <w:rsid w:val="00107E10"/>
    <w:rsid w:val="00110B3E"/>
    <w:rsid w:val="0011152A"/>
    <w:rsid w:val="0011199E"/>
    <w:rsid w:val="001119F3"/>
    <w:rsid w:val="00111AF1"/>
    <w:rsid w:val="00111F89"/>
    <w:rsid w:val="00112217"/>
    <w:rsid w:val="001122C0"/>
    <w:rsid w:val="00112355"/>
    <w:rsid w:val="00112728"/>
    <w:rsid w:val="00114ED6"/>
    <w:rsid w:val="001156CF"/>
    <w:rsid w:val="00115925"/>
    <w:rsid w:val="00115935"/>
    <w:rsid w:val="00115B28"/>
    <w:rsid w:val="00117500"/>
    <w:rsid w:val="00117BF8"/>
    <w:rsid w:val="00120297"/>
    <w:rsid w:val="001205CE"/>
    <w:rsid w:val="0012107E"/>
    <w:rsid w:val="001211AB"/>
    <w:rsid w:val="00121378"/>
    <w:rsid w:val="0012162A"/>
    <w:rsid w:val="00121632"/>
    <w:rsid w:val="001224FE"/>
    <w:rsid w:val="00122516"/>
    <w:rsid w:val="001229C9"/>
    <w:rsid w:val="00122DB9"/>
    <w:rsid w:val="00123552"/>
    <w:rsid w:val="001237B4"/>
    <w:rsid w:val="00125149"/>
    <w:rsid w:val="00125197"/>
    <w:rsid w:val="001251F7"/>
    <w:rsid w:val="001254B6"/>
    <w:rsid w:val="001255CD"/>
    <w:rsid w:val="00125836"/>
    <w:rsid w:val="001264F8"/>
    <w:rsid w:val="0012653B"/>
    <w:rsid w:val="00126A70"/>
    <w:rsid w:val="00126BC8"/>
    <w:rsid w:val="00126CE4"/>
    <w:rsid w:val="0012778B"/>
    <w:rsid w:val="001313AC"/>
    <w:rsid w:val="00132664"/>
    <w:rsid w:val="00132F21"/>
    <w:rsid w:val="00133950"/>
    <w:rsid w:val="00133A16"/>
    <w:rsid w:val="00133AF9"/>
    <w:rsid w:val="00134370"/>
    <w:rsid w:val="00134DC3"/>
    <w:rsid w:val="00135622"/>
    <w:rsid w:val="00135B21"/>
    <w:rsid w:val="00135E85"/>
    <w:rsid w:val="00136AC1"/>
    <w:rsid w:val="00137D08"/>
    <w:rsid w:val="00137FC5"/>
    <w:rsid w:val="00140F4C"/>
    <w:rsid w:val="00141033"/>
    <w:rsid w:val="00141799"/>
    <w:rsid w:val="00141F06"/>
    <w:rsid w:val="001425AF"/>
    <w:rsid w:val="001429DA"/>
    <w:rsid w:val="0014317F"/>
    <w:rsid w:val="0014319D"/>
    <w:rsid w:val="0014319F"/>
    <w:rsid w:val="0014348A"/>
    <w:rsid w:val="001434FB"/>
    <w:rsid w:val="00143A99"/>
    <w:rsid w:val="001449AD"/>
    <w:rsid w:val="00144ADB"/>
    <w:rsid w:val="00144B46"/>
    <w:rsid w:val="00144C7A"/>
    <w:rsid w:val="00146192"/>
    <w:rsid w:val="0014633F"/>
    <w:rsid w:val="00146471"/>
    <w:rsid w:val="00146741"/>
    <w:rsid w:val="00147230"/>
    <w:rsid w:val="00147973"/>
    <w:rsid w:val="001501EA"/>
    <w:rsid w:val="0015035C"/>
    <w:rsid w:val="00150BA8"/>
    <w:rsid w:val="00150D4C"/>
    <w:rsid w:val="00150E19"/>
    <w:rsid w:val="001525EF"/>
    <w:rsid w:val="00152B1B"/>
    <w:rsid w:val="001532DF"/>
    <w:rsid w:val="00153425"/>
    <w:rsid w:val="00153F4B"/>
    <w:rsid w:val="0015446F"/>
    <w:rsid w:val="0015458D"/>
    <w:rsid w:val="00154A15"/>
    <w:rsid w:val="00154A7C"/>
    <w:rsid w:val="00154A88"/>
    <w:rsid w:val="001557A8"/>
    <w:rsid w:val="001563E7"/>
    <w:rsid w:val="00156622"/>
    <w:rsid w:val="00156D94"/>
    <w:rsid w:val="00156ED1"/>
    <w:rsid w:val="0015719C"/>
    <w:rsid w:val="00157512"/>
    <w:rsid w:val="00157DD9"/>
    <w:rsid w:val="00160A76"/>
    <w:rsid w:val="0016116B"/>
    <w:rsid w:val="001611F2"/>
    <w:rsid w:val="00161DD4"/>
    <w:rsid w:val="001620C7"/>
    <w:rsid w:val="00162AEC"/>
    <w:rsid w:val="00162E43"/>
    <w:rsid w:val="00163133"/>
    <w:rsid w:val="00163699"/>
    <w:rsid w:val="001640E6"/>
    <w:rsid w:val="001641F1"/>
    <w:rsid w:val="00164478"/>
    <w:rsid w:val="0016508A"/>
    <w:rsid w:val="00165095"/>
    <w:rsid w:val="00165A2A"/>
    <w:rsid w:val="00165FF1"/>
    <w:rsid w:val="00166017"/>
    <w:rsid w:val="00166B72"/>
    <w:rsid w:val="00166F5B"/>
    <w:rsid w:val="0016728F"/>
    <w:rsid w:val="00167540"/>
    <w:rsid w:val="00167B14"/>
    <w:rsid w:val="00167E1B"/>
    <w:rsid w:val="00167E4D"/>
    <w:rsid w:val="00167FB9"/>
    <w:rsid w:val="001700BD"/>
    <w:rsid w:val="0017086A"/>
    <w:rsid w:val="00171EBB"/>
    <w:rsid w:val="001722AB"/>
    <w:rsid w:val="00172BE5"/>
    <w:rsid w:val="0017307D"/>
    <w:rsid w:val="00173A00"/>
    <w:rsid w:val="001740A5"/>
    <w:rsid w:val="00174114"/>
    <w:rsid w:val="0017412C"/>
    <w:rsid w:val="00174791"/>
    <w:rsid w:val="00174844"/>
    <w:rsid w:val="00175B7F"/>
    <w:rsid w:val="00175D87"/>
    <w:rsid w:val="00175FC2"/>
    <w:rsid w:val="001763CC"/>
    <w:rsid w:val="00176507"/>
    <w:rsid w:val="00176535"/>
    <w:rsid w:val="00176966"/>
    <w:rsid w:val="00176BDB"/>
    <w:rsid w:val="00177113"/>
    <w:rsid w:val="00177879"/>
    <w:rsid w:val="00180077"/>
    <w:rsid w:val="00180326"/>
    <w:rsid w:val="00181139"/>
    <w:rsid w:val="001814B0"/>
    <w:rsid w:val="00181C99"/>
    <w:rsid w:val="00181CEF"/>
    <w:rsid w:val="00182F1D"/>
    <w:rsid w:val="0018398B"/>
    <w:rsid w:val="00183A9B"/>
    <w:rsid w:val="00183F5B"/>
    <w:rsid w:val="001855AD"/>
    <w:rsid w:val="0018574D"/>
    <w:rsid w:val="0018584E"/>
    <w:rsid w:val="00186395"/>
    <w:rsid w:val="00186AEC"/>
    <w:rsid w:val="001908C3"/>
    <w:rsid w:val="001914EA"/>
    <w:rsid w:val="0019165F"/>
    <w:rsid w:val="0019168F"/>
    <w:rsid w:val="001917C1"/>
    <w:rsid w:val="00191BE6"/>
    <w:rsid w:val="00191C19"/>
    <w:rsid w:val="00191EC0"/>
    <w:rsid w:val="0019213B"/>
    <w:rsid w:val="00192297"/>
    <w:rsid w:val="00192CD4"/>
    <w:rsid w:val="00192EAE"/>
    <w:rsid w:val="00193424"/>
    <w:rsid w:val="00193662"/>
    <w:rsid w:val="00193957"/>
    <w:rsid w:val="001942BE"/>
    <w:rsid w:val="0019437C"/>
    <w:rsid w:val="00194754"/>
    <w:rsid w:val="00194C1D"/>
    <w:rsid w:val="00195317"/>
    <w:rsid w:val="00195F23"/>
    <w:rsid w:val="001961E1"/>
    <w:rsid w:val="00196263"/>
    <w:rsid w:val="001964A7"/>
    <w:rsid w:val="00196D6B"/>
    <w:rsid w:val="00197234"/>
    <w:rsid w:val="0019732A"/>
    <w:rsid w:val="001974DA"/>
    <w:rsid w:val="001975F8"/>
    <w:rsid w:val="00197A8E"/>
    <w:rsid w:val="00197E2C"/>
    <w:rsid w:val="001A074D"/>
    <w:rsid w:val="001A0CBB"/>
    <w:rsid w:val="001A0E54"/>
    <w:rsid w:val="001A1011"/>
    <w:rsid w:val="001A1174"/>
    <w:rsid w:val="001A2118"/>
    <w:rsid w:val="001A229F"/>
    <w:rsid w:val="001A2378"/>
    <w:rsid w:val="001A3561"/>
    <w:rsid w:val="001A430D"/>
    <w:rsid w:val="001A4B03"/>
    <w:rsid w:val="001A518B"/>
    <w:rsid w:val="001A5835"/>
    <w:rsid w:val="001A5FA5"/>
    <w:rsid w:val="001A669C"/>
    <w:rsid w:val="001A6763"/>
    <w:rsid w:val="001A67B7"/>
    <w:rsid w:val="001A69F3"/>
    <w:rsid w:val="001A7005"/>
    <w:rsid w:val="001A7354"/>
    <w:rsid w:val="001A7590"/>
    <w:rsid w:val="001A75F9"/>
    <w:rsid w:val="001A777C"/>
    <w:rsid w:val="001B032C"/>
    <w:rsid w:val="001B0BDF"/>
    <w:rsid w:val="001B11B1"/>
    <w:rsid w:val="001B1410"/>
    <w:rsid w:val="001B16F4"/>
    <w:rsid w:val="001B180C"/>
    <w:rsid w:val="001B1D87"/>
    <w:rsid w:val="001B1E4E"/>
    <w:rsid w:val="001B212A"/>
    <w:rsid w:val="001B28C9"/>
    <w:rsid w:val="001B2D0E"/>
    <w:rsid w:val="001B37FF"/>
    <w:rsid w:val="001B3B82"/>
    <w:rsid w:val="001B483E"/>
    <w:rsid w:val="001B5853"/>
    <w:rsid w:val="001B5893"/>
    <w:rsid w:val="001B5E46"/>
    <w:rsid w:val="001B65B9"/>
    <w:rsid w:val="001B6AD7"/>
    <w:rsid w:val="001B7555"/>
    <w:rsid w:val="001B7937"/>
    <w:rsid w:val="001C02D6"/>
    <w:rsid w:val="001C06ED"/>
    <w:rsid w:val="001C0A2A"/>
    <w:rsid w:val="001C1D18"/>
    <w:rsid w:val="001C20AF"/>
    <w:rsid w:val="001C2297"/>
    <w:rsid w:val="001C2A9B"/>
    <w:rsid w:val="001C2AB0"/>
    <w:rsid w:val="001C2F77"/>
    <w:rsid w:val="001C348F"/>
    <w:rsid w:val="001C36FA"/>
    <w:rsid w:val="001C39E1"/>
    <w:rsid w:val="001C3AC5"/>
    <w:rsid w:val="001C4503"/>
    <w:rsid w:val="001C4A6E"/>
    <w:rsid w:val="001C4C9D"/>
    <w:rsid w:val="001C54F9"/>
    <w:rsid w:val="001C645A"/>
    <w:rsid w:val="001C6520"/>
    <w:rsid w:val="001C70B6"/>
    <w:rsid w:val="001C7A5D"/>
    <w:rsid w:val="001D055F"/>
    <w:rsid w:val="001D2E8D"/>
    <w:rsid w:val="001D2FD0"/>
    <w:rsid w:val="001D34A3"/>
    <w:rsid w:val="001D3E1C"/>
    <w:rsid w:val="001D5268"/>
    <w:rsid w:val="001D5418"/>
    <w:rsid w:val="001D56AD"/>
    <w:rsid w:val="001D59B2"/>
    <w:rsid w:val="001D5A79"/>
    <w:rsid w:val="001D5D74"/>
    <w:rsid w:val="001D6560"/>
    <w:rsid w:val="001D6B4D"/>
    <w:rsid w:val="001D6C21"/>
    <w:rsid w:val="001D70C9"/>
    <w:rsid w:val="001D727A"/>
    <w:rsid w:val="001D72DF"/>
    <w:rsid w:val="001D76EB"/>
    <w:rsid w:val="001D782B"/>
    <w:rsid w:val="001E010B"/>
    <w:rsid w:val="001E08A9"/>
    <w:rsid w:val="001E10EE"/>
    <w:rsid w:val="001E1252"/>
    <w:rsid w:val="001E1329"/>
    <w:rsid w:val="001E2531"/>
    <w:rsid w:val="001E29ED"/>
    <w:rsid w:val="001E2CF1"/>
    <w:rsid w:val="001E2D54"/>
    <w:rsid w:val="001E2FCA"/>
    <w:rsid w:val="001E2FFA"/>
    <w:rsid w:val="001E379E"/>
    <w:rsid w:val="001E3C49"/>
    <w:rsid w:val="001E4390"/>
    <w:rsid w:val="001E50C6"/>
    <w:rsid w:val="001E51B1"/>
    <w:rsid w:val="001E57F1"/>
    <w:rsid w:val="001E5C22"/>
    <w:rsid w:val="001E5D16"/>
    <w:rsid w:val="001E5DE8"/>
    <w:rsid w:val="001E5EB1"/>
    <w:rsid w:val="001E619E"/>
    <w:rsid w:val="001E7557"/>
    <w:rsid w:val="001F0664"/>
    <w:rsid w:val="001F0E17"/>
    <w:rsid w:val="001F1225"/>
    <w:rsid w:val="001F162D"/>
    <w:rsid w:val="001F22AF"/>
    <w:rsid w:val="001F2463"/>
    <w:rsid w:val="001F2AB1"/>
    <w:rsid w:val="001F2E54"/>
    <w:rsid w:val="001F2ED4"/>
    <w:rsid w:val="001F317E"/>
    <w:rsid w:val="001F3249"/>
    <w:rsid w:val="001F3281"/>
    <w:rsid w:val="001F3372"/>
    <w:rsid w:val="001F3871"/>
    <w:rsid w:val="001F3BEF"/>
    <w:rsid w:val="001F4054"/>
    <w:rsid w:val="001F4AAF"/>
    <w:rsid w:val="001F4FF1"/>
    <w:rsid w:val="001F576F"/>
    <w:rsid w:val="001F652E"/>
    <w:rsid w:val="001F66A4"/>
    <w:rsid w:val="001F6709"/>
    <w:rsid w:val="001F7310"/>
    <w:rsid w:val="001F797C"/>
    <w:rsid w:val="001F7A11"/>
    <w:rsid w:val="001F7BA8"/>
    <w:rsid w:val="00200388"/>
    <w:rsid w:val="00201EA6"/>
    <w:rsid w:val="00202368"/>
    <w:rsid w:val="00202BB9"/>
    <w:rsid w:val="002037B2"/>
    <w:rsid w:val="00203C6F"/>
    <w:rsid w:val="00203EA4"/>
    <w:rsid w:val="0020418B"/>
    <w:rsid w:val="00204435"/>
    <w:rsid w:val="0020487A"/>
    <w:rsid w:val="00204F7A"/>
    <w:rsid w:val="00205197"/>
    <w:rsid w:val="00205DEA"/>
    <w:rsid w:val="00205E89"/>
    <w:rsid w:val="0020604B"/>
    <w:rsid w:val="0020735A"/>
    <w:rsid w:val="00207409"/>
    <w:rsid w:val="00207A30"/>
    <w:rsid w:val="00207ABA"/>
    <w:rsid w:val="00207E9A"/>
    <w:rsid w:val="00210723"/>
    <w:rsid w:val="00210D8D"/>
    <w:rsid w:val="00211073"/>
    <w:rsid w:val="002116EC"/>
    <w:rsid w:val="00211D74"/>
    <w:rsid w:val="00211FD7"/>
    <w:rsid w:val="00212222"/>
    <w:rsid w:val="002122BE"/>
    <w:rsid w:val="002126BF"/>
    <w:rsid w:val="00212E2B"/>
    <w:rsid w:val="0021321F"/>
    <w:rsid w:val="002132C6"/>
    <w:rsid w:val="00213355"/>
    <w:rsid w:val="00213596"/>
    <w:rsid w:val="00213E63"/>
    <w:rsid w:val="002141C1"/>
    <w:rsid w:val="00214EE1"/>
    <w:rsid w:val="00215030"/>
    <w:rsid w:val="0021519B"/>
    <w:rsid w:val="00215284"/>
    <w:rsid w:val="0021548A"/>
    <w:rsid w:val="002154FB"/>
    <w:rsid w:val="002162B9"/>
    <w:rsid w:val="00216703"/>
    <w:rsid w:val="00216D68"/>
    <w:rsid w:val="0021704C"/>
    <w:rsid w:val="002170E4"/>
    <w:rsid w:val="00220535"/>
    <w:rsid w:val="00220559"/>
    <w:rsid w:val="0022085D"/>
    <w:rsid w:val="002209EB"/>
    <w:rsid w:val="00220CE0"/>
    <w:rsid w:val="00220CE3"/>
    <w:rsid w:val="00221512"/>
    <w:rsid w:val="00221E6B"/>
    <w:rsid w:val="00221EAC"/>
    <w:rsid w:val="00222AD8"/>
    <w:rsid w:val="002231AC"/>
    <w:rsid w:val="002232AD"/>
    <w:rsid w:val="00223670"/>
    <w:rsid w:val="00223B0A"/>
    <w:rsid w:val="00223D0D"/>
    <w:rsid w:val="00223F86"/>
    <w:rsid w:val="00224408"/>
    <w:rsid w:val="002248A3"/>
    <w:rsid w:val="002249B2"/>
    <w:rsid w:val="00224AEC"/>
    <w:rsid w:val="00224BE2"/>
    <w:rsid w:val="00224D97"/>
    <w:rsid w:val="00225C09"/>
    <w:rsid w:val="0022634A"/>
    <w:rsid w:val="0022637D"/>
    <w:rsid w:val="00226542"/>
    <w:rsid w:val="00226C0A"/>
    <w:rsid w:val="00226EAF"/>
    <w:rsid w:val="00226F18"/>
    <w:rsid w:val="0022725B"/>
    <w:rsid w:val="00227BC5"/>
    <w:rsid w:val="00227D42"/>
    <w:rsid w:val="00230622"/>
    <w:rsid w:val="00230768"/>
    <w:rsid w:val="002307CA"/>
    <w:rsid w:val="00231093"/>
    <w:rsid w:val="0023116E"/>
    <w:rsid w:val="00231A6F"/>
    <w:rsid w:val="00231E13"/>
    <w:rsid w:val="0023246D"/>
    <w:rsid w:val="002329C9"/>
    <w:rsid w:val="00232B2E"/>
    <w:rsid w:val="002333B1"/>
    <w:rsid w:val="00233677"/>
    <w:rsid w:val="00234466"/>
    <w:rsid w:val="002345A2"/>
    <w:rsid w:val="00234A35"/>
    <w:rsid w:val="002355F8"/>
    <w:rsid w:val="00235A31"/>
    <w:rsid w:val="00235D24"/>
    <w:rsid w:val="00235F67"/>
    <w:rsid w:val="00236148"/>
    <w:rsid w:val="00236175"/>
    <w:rsid w:val="002365C3"/>
    <w:rsid w:val="0023782C"/>
    <w:rsid w:val="002379D3"/>
    <w:rsid w:val="00237F2D"/>
    <w:rsid w:val="0024016D"/>
    <w:rsid w:val="0024037B"/>
    <w:rsid w:val="00240AC2"/>
    <w:rsid w:val="00240AD9"/>
    <w:rsid w:val="00241143"/>
    <w:rsid w:val="002411AC"/>
    <w:rsid w:val="0024130B"/>
    <w:rsid w:val="00241374"/>
    <w:rsid w:val="002417B4"/>
    <w:rsid w:val="00242107"/>
    <w:rsid w:val="00242495"/>
    <w:rsid w:val="0024305E"/>
    <w:rsid w:val="002433B3"/>
    <w:rsid w:val="002445C3"/>
    <w:rsid w:val="002450D6"/>
    <w:rsid w:val="00245746"/>
    <w:rsid w:val="00245C49"/>
    <w:rsid w:val="00245DDE"/>
    <w:rsid w:val="00246D51"/>
    <w:rsid w:val="00247E48"/>
    <w:rsid w:val="00247E98"/>
    <w:rsid w:val="00250221"/>
    <w:rsid w:val="00250280"/>
    <w:rsid w:val="00250E5B"/>
    <w:rsid w:val="00251139"/>
    <w:rsid w:val="00251554"/>
    <w:rsid w:val="00251C22"/>
    <w:rsid w:val="00251E02"/>
    <w:rsid w:val="00251F92"/>
    <w:rsid w:val="0025208D"/>
    <w:rsid w:val="002520EB"/>
    <w:rsid w:val="002523F0"/>
    <w:rsid w:val="00252728"/>
    <w:rsid w:val="00252844"/>
    <w:rsid w:val="00252B37"/>
    <w:rsid w:val="00252EC8"/>
    <w:rsid w:val="00253412"/>
    <w:rsid w:val="002539AC"/>
    <w:rsid w:val="002539E4"/>
    <w:rsid w:val="00253F73"/>
    <w:rsid w:val="00255205"/>
    <w:rsid w:val="0025529E"/>
    <w:rsid w:val="00255AB5"/>
    <w:rsid w:val="00256806"/>
    <w:rsid w:val="00256C4B"/>
    <w:rsid w:val="00257173"/>
    <w:rsid w:val="00260086"/>
    <w:rsid w:val="00260BF2"/>
    <w:rsid w:val="00260E79"/>
    <w:rsid w:val="00260F04"/>
    <w:rsid w:val="00261C82"/>
    <w:rsid w:val="00262BF1"/>
    <w:rsid w:val="002630FE"/>
    <w:rsid w:val="0026378D"/>
    <w:rsid w:val="0026419D"/>
    <w:rsid w:val="00264BD4"/>
    <w:rsid w:val="00264CE8"/>
    <w:rsid w:val="00264F35"/>
    <w:rsid w:val="00265D91"/>
    <w:rsid w:val="00266674"/>
    <w:rsid w:val="00266B54"/>
    <w:rsid w:val="00267F04"/>
    <w:rsid w:val="00270550"/>
    <w:rsid w:val="0027067F"/>
    <w:rsid w:val="00270913"/>
    <w:rsid w:val="00270B94"/>
    <w:rsid w:val="00270C19"/>
    <w:rsid w:val="00271031"/>
    <w:rsid w:val="0027130B"/>
    <w:rsid w:val="00271937"/>
    <w:rsid w:val="00271C17"/>
    <w:rsid w:val="0027215C"/>
    <w:rsid w:val="00273033"/>
    <w:rsid w:val="002730FE"/>
    <w:rsid w:val="00273743"/>
    <w:rsid w:val="002738C6"/>
    <w:rsid w:val="00273B2E"/>
    <w:rsid w:val="00273FB9"/>
    <w:rsid w:val="002740C1"/>
    <w:rsid w:val="002742C3"/>
    <w:rsid w:val="002748E2"/>
    <w:rsid w:val="002749B8"/>
    <w:rsid w:val="00274F59"/>
    <w:rsid w:val="0027546B"/>
    <w:rsid w:val="0027554D"/>
    <w:rsid w:val="002755ED"/>
    <w:rsid w:val="0027578E"/>
    <w:rsid w:val="00275814"/>
    <w:rsid w:val="00275843"/>
    <w:rsid w:val="0027647A"/>
    <w:rsid w:val="002767D7"/>
    <w:rsid w:val="00276EEB"/>
    <w:rsid w:val="00276F2E"/>
    <w:rsid w:val="002770D2"/>
    <w:rsid w:val="0027774B"/>
    <w:rsid w:val="00277A5B"/>
    <w:rsid w:val="00277C87"/>
    <w:rsid w:val="0028065C"/>
    <w:rsid w:val="00280787"/>
    <w:rsid w:val="002828FA"/>
    <w:rsid w:val="00282D58"/>
    <w:rsid w:val="002834DA"/>
    <w:rsid w:val="002842E6"/>
    <w:rsid w:val="00284B6B"/>
    <w:rsid w:val="00284D8A"/>
    <w:rsid w:val="00284E5A"/>
    <w:rsid w:val="00285092"/>
    <w:rsid w:val="0028569D"/>
    <w:rsid w:val="00285C9E"/>
    <w:rsid w:val="002862D0"/>
    <w:rsid w:val="002862FD"/>
    <w:rsid w:val="002865EF"/>
    <w:rsid w:val="00286747"/>
    <w:rsid w:val="00287A68"/>
    <w:rsid w:val="00287CD5"/>
    <w:rsid w:val="00290986"/>
    <w:rsid w:val="00291E22"/>
    <w:rsid w:val="00291E92"/>
    <w:rsid w:val="00291FC6"/>
    <w:rsid w:val="00292B25"/>
    <w:rsid w:val="00292F04"/>
    <w:rsid w:val="002934F5"/>
    <w:rsid w:val="00293984"/>
    <w:rsid w:val="00293CED"/>
    <w:rsid w:val="0029459A"/>
    <w:rsid w:val="00294699"/>
    <w:rsid w:val="00294D85"/>
    <w:rsid w:val="00294E38"/>
    <w:rsid w:val="002952E1"/>
    <w:rsid w:val="002953E4"/>
    <w:rsid w:val="002960DF"/>
    <w:rsid w:val="002966F7"/>
    <w:rsid w:val="002971BA"/>
    <w:rsid w:val="00297323"/>
    <w:rsid w:val="00297F4A"/>
    <w:rsid w:val="002A04F4"/>
    <w:rsid w:val="002A06B8"/>
    <w:rsid w:val="002A07C3"/>
    <w:rsid w:val="002A0ECB"/>
    <w:rsid w:val="002A100E"/>
    <w:rsid w:val="002A1789"/>
    <w:rsid w:val="002A1A0E"/>
    <w:rsid w:val="002A24C3"/>
    <w:rsid w:val="002A26B6"/>
    <w:rsid w:val="002A37FC"/>
    <w:rsid w:val="002A3FE5"/>
    <w:rsid w:val="002A43D5"/>
    <w:rsid w:val="002A460E"/>
    <w:rsid w:val="002A4E4B"/>
    <w:rsid w:val="002A559D"/>
    <w:rsid w:val="002A5C62"/>
    <w:rsid w:val="002A6555"/>
    <w:rsid w:val="002A65C6"/>
    <w:rsid w:val="002A65D0"/>
    <w:rsid w:val="002A6CA8"/>
    <w:rsid w:val="002A6EA3"/>
    <w:rsid w:val="002A7188"/>
    <w:rsid w:val="002A73BD"/>
    <w:rsid w:val="002A75D4"/>
    <w:rsid w:val="002B09EA"/>
    <w:rsid w:val="002B1831"/>
    <w:rsid w:val="002B1AF7"/>
    <w:rsid w:val="002B2212"/>
    <w:rsid w:val="002B22B1"/>
    <w:rsid w:val="002B37A4"/>
    <w:rsid w:val="002B3ECD"/>
    <w:rsid w:val="002B4394"/>
    <w:rsid w:val="002B47DF"/>
    <w:rsid w:val="002B4C0E"/>
    <w:rsid w:val="002B5425"/>
    <w:rsid w:val="002B570E"/>
    <w:rsid w:val="002B5984"/>
    <w:rsid w:val="002B632D"/>
    <w:rsid w:val="002B635D"/>
    <w:rsid w:val="002B6EFC"/>
    <w:rsid w:val="002B75C7"/>
    <w:rsid w:val="002B7989"/>
    <w:rsid w:val="002B7C97"/>
    <w:rsid w:val="002C2618"/>
    <w:rsid w:val="002C2FC5"/>
    <w:rsid w:val="002C3AEF"/>
    <w:rsid w:val="002C3E96"/>
    <w:rsid w:val="002C4097"/>
    <w:rsid w:val="002C43CE"/>
    <w:rsid w:val="002C44A4"/>
    <w:rsid w:val="002C497C"/>
    <w:rsid w:val="002C4E78"/>
    <w:rsid w:val="002C523A"/>
    <w:rsid w:val="002C602C"/>
    <w:rsid w:val="002C67A7"/>
    <w:rsid w:val="002C69DD"/>
    <w:rsid w:val="002C69E1"/>
    <w:rsid w:val="002C7083"/>
    <w:rsid w:val="002C757E"/>
    <w:rsid w:val="002D0590"/>
    <w:rsid w:val="002D0861"/>
    <w:rsid w:val="002D153C"/>
    <w:rsid w:val="002D215E"/>
    <w:rsid w:val="002D2423"/>
    <w:rsid w:val="002D2B87"/>
    <w:rsid w:val="002D2B9E"/>
    <w:rsid w:val="002D2ED2"/>
    <w:rsid w:val="002D33DC"/>
    <w:rsid w:val="002D3FB6"/>
    <w:rsid w:val="002D4774"/>
    <w:rsid w:val="002D508F"/>
    <w:rsid w:val="002D58F0"/>
    <w:rsid w:val="002D5902"/>
    <w:rsid w:val="002D5D29"/>
    <w:rsid w:val="002D63D5"/>
    <w:rsid w:val="002D716F"/>
    <w:rsid w:val="002D759E"/>
    <w:rsid w:val="002D7667"/>
    <w:rsid w:val="002D7804"/>
    <w:rsid w:val="002E0389"/>
    <w:rsid w:val="002E0C24"/>
    <w:rsid w:val="002E1B2C"/>
    <w:rsid w:val="002E1E99"/>
    <w:rsid w:val="002E297F"/>
    <w:rsid w:val="002E2D6F"/>
    <w:rsid w:val="002E30FC"/>
    <w:rsid w:val="002E321B"/>
    <w:rsid w:val="002E32FB"/>
    <w:rsid w:val="002E343A"/>
    <w:rsid w:val="002E345C"/>
    <w:rsid w:val="002E3CB1"/>
    <w:rsid w:val="002E459E"/>
    <w:rsid w:val="002E5B86"/>
    <w:rsid w:val="002E5D47"/>
    <w:rsid w:val="002E5F3A"/>
    <w:rsid w:val="002E63C4"/>
    <w:rsid w:val="002E64C1"/>
    <w:rsid w:val="002E77EA"/>
    <w:rsid w:val="002E7C04"/>
    <w:rsid w:val="002F0DD4"/>
    <w:rsid w:val="002F1D7E"/>
    <w:rsid w:val="002F1FE1"/>
    <w:rsid w:val="002F287B"/>
    <w:rsid w:val="002F3EDF"/>
    <w:rsid w:val="002F441C"/>
    <w:rsid w:val="002F4B6E"/>
    <w:rsid w:val="002F4FEE"/>
    <w:rsid w:val="002F528C"/>
    <w:rsid w:val="002F52AF"/>
    <w:rsid w:val="002F5494"/>
    <w:rsid w:val="002F5E70"/>
    <w:rsid w:val="002F6C2F"/>
    <w:rsid w:val="002F7694"/>
    <w:rsid w:val="002F7CA9"/>
    <w:rsid w:val="002F7EF8"/>
    <w:rsid w:val="0030011B"/>
    <w:rsid w:val="00300754"/>
    <w:rsid w:val="0030141A"/>
    <w:rsid w:val="0030153F"/>
    <w:rsid w:val="003015BB"/>
    <w:rsid w:val="0030206A"/>
    <w:rsid w:val="003030B8"/>
    <w:rsid w:val="0030398E"/>
    <w:rsid w:val="003039AC"/>
    <w:rsid w:val="0030419E"/>
    <w:rsid w:val="00304313"/>
    <w:rsid w:val="0030448E"/>
    <w:rsid w:val="00304A64"/>
    <w:rsid w:val="00304FEB"/>
    <w:rsid w:val="00305045"/>
    <w:rsid w:val="003050D5"/>
    <w:rsid w:val="00305ADD"/>
    <w:rsid w:val="00305FD3"/>
    <w:rsid w:val="003065CE"/>
    <w:rsid w:val="00306C84"/>
    <w:rsid w:val="00306E09"/>
    <w:rsid w:val="0031192E"/>
    <w:rsid w:val="00311D28"/>
    <w:rsid w:val="00312402"/>
    <w:rsid w:val="0031289B"/>
    <w:rsid w:val="00313397"/>
    <w:rsid w:val="0031369F"/>
    <w:rsid w:val="00313A17"/>
    <w:rsid w:val="003142B8"/>
    <w:rsid w:val="00314CA4"/>
    <w:rsid w:val="00314D87"/>
    <w:rsid w:val="00314EA3"/>
    <w:rsid w:val="00315958"/>
    <w:rsid w:val="0031598F"/>
    <w:rsid w:val="00315C8B"/>
    <w:rsid w:val="00315CE8"/>
    <w:rsid w:val="003167BE"/>
    <w:rsid w:val="0031706A"/>
    <w:rsid w:val="00317280"/>
    <w:rsid w:val="003172BD"/>
    <w:rsid w:val="00317DCA"/>
    <w:rsid w:val="003202AA"/>
    <w:rsid w:val="00320646"/>
    <w:rsid w:val="003212B2"/>
    <w:rsid w:val="003218E0"/>
    <w:rsid w:val="00321FE0"/>
    <w:rsid w:val="00322718"/>
    <w:rsid w:val="00322C01"/>
    <w:rsid w:val="003239B9"/>
    <w:rsid w:val="003239D5"/>
    <w:rsid w:val="0032441C"/>
    <w:rsid w:val="00325AF9"/>
    <w:rsid w:val="00325F73"/>
    <w:rsid w:val="00326080"/>
    <w:rsid w:val="003268EE"/>
    <w:rsid w:val="00326C5A"/>
    <w:rsid w:val="00327075"/>
    <w:rsid w:val="003270F2"/>
    <w:rsid w:val="00327E2D"/>
    <w:rsid w:val="003300D4"/>
    <w:rsid w:val="00330101"/>
    <w:rsid w:val="003307A3"/>
    <w:rsid w:val="003308D8"/>
    <w:rsid w:val="00330FFA"/>
    <w:rsid w:val="00331107"/>
    <w:rsid w:val="0033134C"/>
    <w:rsid w:val="00331823"/>
    <w:rsid w:val="00331B2F"/>
    <w:rsid w:val="00332308"/>
    <w:rsid w:val="0033378B"/>
    <w:rsid w:val="00333E19"/>
    <w:rsid w:val="00333E6F"/>
    <w:rsid w:val="00333F4B"/>
    <w:rsid w:val="00334303"/>
    <w:rsid w:val="0033541D"/>
    <w:rsid w:val="0033543C"/>
    <w:rsid w:val="003357C9"/>
    <w:rsid w:val="00335880"/>
    <w:rsid w:val="00335D72"/>
    <w:rsid w:val="00335DD7"/>
    <w:rsid w:val="003375C8"/>
    <w:rsid w:val="00340FAE"/>
    <w:rsid w:val="00341828"/>
    <w:rsid w:val="00342658"/>
    <w:rsid w:val="0034292B"/>
    <w:rsid w:val="00342BE3"/>
    <w:rsid w:val="00342EC3"/>
    <w:rsid w:val="00343974"/>
    <w:rsid w:val="00343BEF"/>
    <w:rsid w:val="003441C7"/>
    <w:rsid w:val="00344774"/>
    <w:rsid w:val="00345565"/>
    <w:rsid w:val="0034559C"/>
    <w:rsid w:val="00345D1E"/>
    <w:rsid w:val="00346129"/>
    <w:rsid w:val="0034626A"/>
    <w:rsid w:val="00347841"/>
    <w:rsid w:val="00347B3E"/>
    <w:rsid w:val="00350387"/>
    <w:rsid w:val="0035186B"/>
    <w:rsid w:val="0035196E"/>
    <w:rsid w:val="00351B91"/>
    <w:rsid w:val="00351D5B"/>
    <w:rsid w:val="003520D0"/>
    <w:rsid w:val="003529A9"/>
    <w:rsid w:val="00352B2E"/>
    <w:rsid w:val="003533CB"/>
    <w:rsid w:val="00353564"/>
    <w:rsid w:val="00354551"/>
    <w:rsid w:val="0035525A"/>
    <w:rsid w:val="003554AE"/>
    <w:rsid w:val="0035554F"/>
    <w:rsid w:val="0035598D"/>
    <w:rsid w:val="003559B4"/>
    <w:rsid w:val="00355C59"/>
    <w:rsid w:val="00355D83"/>
    <w:rsid w:val="00357463"/>
    <w:rsid w:val="00360458"/>
    <w:rsid w:val="00361097"/>
    <w:rsid w:val="00361BAE"/>
    <w:rsid w:val="0036213E"/>
    <w:rsid w:val="003623DF"/>
    <w:rsid w:val="003635DE"/>
    <w:rsid w:val="00363816"/>
    <w:rsid w:val="00363A6D"/>
    <w:rsid w:val="00364510"/>
    <w:rsid w:val="00364576"/>
    <w:rsid w:val="0036488C"/>
    <w:rsid w:val="00364A60"/>
    <w:rsid w:val="00364FA6"/>
    <w:rsid w:val="003654D8"/>
    <w:rsid w:val="00365897"/>
    <w:rsid w:val="0036594C"/>
    <w:rsid w:val="00365B06"/>
    <w:rsid w:val="00365C7C"/>
    <w:rsid w:val="00365D26"/>
    <w:rsid w:val="003674EC"/>
    <w:rsid w:val="00367AAE"/>
    <w:rsid w:val="00367AC4"/>
    <w:rsid w:val="00367BC0"/>
    <w:rsid w:val="00367BD8"/>
    <w:rsid w:val="003705E1"/>
    <w:rsid w:val="00370AF1"/>
    <w:rsid w:val="003716D9"/>
    <w:rsid w:val="00371CF2"/>
    <w:rsid w:val="00371DAB"/>
    <w:rsid w:val="00371EA3"/>
    <w:rsid w:val="00372990"/>
    <w:rsid w:val="00372FC6"/>
    <w:rsid w:val="00373108"/>
    <w:rsid w:val="00373370"/>
    <w:rsid w:val="003736AF"/>
    <w:rsid w:val="00373DB8"/>
    <w:rsid w:val="003748EC"/>
    <w:rsid w:val="00374BD9"/>
    <w:rsid w:val="00374E61"/>
    <w:rsid w:val="00375331"/>
    <w:rsid w:val="00375376"/>
    <w:rsid w:val="00375721"/>
    <w:rsid w:val="00375D8F"/>
    <w:rsid w:val="00376516"/>
    <w:rsid w:val="00377EFD"/>
    <w:rsid w:val="00377F92"/>
    <w:rsid w:val="003801BA"/>
    <w:rsid w:val="003805D3"/>
    <w:rsid w:val="00381CCE"/>
    <w:rsid w:val="00381EAA"/>
    <w:rsid w:val="0038218A"/>
    <w:rsid w:val="00382421"/>
    <w:rsid w:val="00382804"/>
    <w:rsid w:val="003846B5"/>
    <w:rsid w:val="0038491D"/>
    <w:rsid w:val="00384978"/>
    <w:rsid w:val="00384A40"/>
    <w:rsid w:val="00384BFB"/>
    <w:rsid w:val="0038535F"/>
    <w:rsid w:val="003855D1"/>
    <w:rsid w:val="00386009"/>
    <w:rsid w:val="00386B24"/>
    <w:rsid w:val="0038721C"/>
    <w:rsid w:val="00387B76"/>
    <w:rsid w:val="00387E21"/>
    <w:rsid w:val="00390565"/>
    <w:rsid w:val="0039085B"/>
    <w:rsid w:val="00390F01"/>
    <w:rsid w:val="003915E1"/>
    <w:rsid w:val="00391716"/>
    <w:rsid w:val="00392100"/>
    <w:rsid w:val="0039360B"/>
    <w:rsid w:val="0039369B"/>
    <w:rsid w:val="0039370E"/>
    <w:rsid w:val="00393C02"/>
    <w:rsid w:val="00393DBA"/>
    <w:rsid w:val="00394784"/>
    <w:rsid w:val="00394ABD"/>
    <w:rsid w:val="00394BB8"/>
    <w:rsid w:val="00394BC5"/>
    <w:rsid w:val="00394EAE"/>
    <w:rsid w:val="00394EE8"/>
    <w:rsid w:val="0039548A"/>
    <w:rsid w:val="00396685"/>
    <w:rsid w:val="00396908"/>
    <w:rsid w:val="00396B1D"/>
    <w:rsid w:val="003A0459"/>
    <w:rsid w:val="003A0A88"/>
    <w:rsid w:val="003A157B"/>
    <w:rsid w:val="003A16AD"/>
    <w:rsid w:val="003A1AEB"/>
    <w:rsid w:val="003A29F3"/>
    <w:rsid w:val="003A2A45"/>
    <w:rsid w:val="003A2E17"/>
    <w:rsid w:val="003A2F31"/>
    <w:rsid w:val="003A37B7"/>
    <w:rsid w:val="003A4248"/>
    <w:rsid w:val="003A44F7"/>
    <w:rsid w:val="003A4659"/>
    <w:rsid w:val="003A49E5"/>
    <w:rsid w:val="003A4DB1"/>
    <w:rsid w:val="003A544F"/>
    <w:rsid w:val="003A5505"/>
    <w:rsid w:val="003A5CDE"/>
    <w:rsid w:val="003A5EE8"/>
    <w:rsid w:val="003A694F"/>
    <w:rsid w:val="003A69A1"/>
    <w:rsid w:val="003A6E80"/>
    <w:rsid w:val="003A73C6"/>
    <w:rsid w:val="003A7F25"/>
    <w:rsid w:val="003B0ADF"/>
    <w:rsid w:val="003B0CB0"/>
    <w:rsid w:val="003B0D33"/>
    <w:rsid w:val="003B1424"/>
    <w:rsid w:val="003B174D"/>
    <w:rsid w:val="003B1750"/>
    <w:rsid w:val="003B194F"/>
    <w:rsid w:val="003B1F57"/>
    <w:rsid w:val="003B26DB"/>
    <w:rsid w:val="003B2CD1"/>
    <w:rsid w:val="003B367E"/>
    <w:rsid w:val="003B39E7"/>
    <w:rsid w:val="003B497F"/>
    <w:rsid w:val="003B5251"/>
    <w:rsid w:val="003B52A1"/>
    <w:rsid w:val="003B695C"/>
    <w:rsid w:val="003B6A62"/>
    <w:rsid w:val="003B73D6"/>
    <w:rsid w:val="003B7515"/>
    <w:rsid w:val="003B77D6"/>
    <w:rsid w:val="003B7FB8"/>
    <w:rsid w:val="003C0ED6"/>
    <w:rsid w:val="003C126F"/>
    <w:rsid w:val="003C1331"/>
    <w:rsid w:val="003C1512"/>
    <w:rsid w:val="003C17D4"/>
    <w:rsid w:val="003C19D1"/>
    <w:rsid w:val="003C1D3E"/>
    <w:rsid w:val="003C208D"/>
    <w:rsid w:val="003C2487"/>
    <w:rsid w:val="003C34DE"/>
    <w:rsid w:val="003C361A"/>
    <w:rsid w:val="003C3A7F"/>
    <w:rsid w:val="003C4058"/>
    <w:rsid w:val="003C416F"/>
    <w:rsid w:val="003C4249"/>
    <w:rsid w:val="003C47C3"/>
    <w:rsid w:val="003C4D48"/>
    <w:rsid w:val="003C5A71"/>
    <w:rsid w:val="003C5E0A"/>
    <w:rsid w:val="003C5F49"/>
    <w:rsid w:val="003C61F2"/>
    <w:rsid w:val="003C6568"/>
    <w:rsid w:val="003C6FB0"/>
    <w:rsid w:val="003C6FFF"/>
    <w:rsid w:val="003C7A55"/>
    <w:rsid w:val="003C7B4D"/>
    <w:rsid w:val="003C7F7A"/>
    <w:rsid w:val="003C7F9C"/>
    <w:rsid w:val="003D002B"/>
    <w:rsid w:val="003D00DD"/>
    <w:rsid w:val="003D0C1D"/>
    <w:rsid w:val="003D1590"/>
    <w:rsid w:val="003D20A3"/>
    <w:rsid w:val="003D2711"/>
    <w:rsid w:val="003D29CA"/>
    <w:rsid w:val="003D3607"/>
    <w:rsid w:val="003D389B"/>
    <w:rsid w:val="003D3CCD"/>
    <w:rsid w:val="003D3F16"/>
    <w:rsid w:val="003D40C2"/>
    <w:rsid w:val="003D4BF7"/>
    <w:rsid w:val="003D538A"/>
    <w:rsid w:val="003D5AC8"/>
    <w:rsid w:val="003D5C49"/>
    <w:rsid w:val="003D5C62"/>
    <w:rsid w:val="003D5D69"/>
    <w:rsid w:val="003E00BC"/>
    <w:rsid w:val="003E0130"/>
    <w:rsid w:val="003E08B4"/>
    <w:rsid w:val="003E0BE7"/>
    <w:rsid w:val="003E0C6A"/>
    <w:rsid w:val="003E0F35"/>
    <w:rsid w:val="003E1E07"/>
    <w:rsid w:val="003E296E"/>
    <w:rsid w:val="003E2C7B"/>
    <w:rsid w:val="003E2FDA"/>
    <w:rsid w:val="003E3582"/>
    <w:rsid w:val="003E4026"/>
    <w:rsid w:val="003E40C2"/>
    <w:rsid w:val="003E4C85"/>
    <w:rsid w:val="003E4D3E"/>
    <w:rsid w:val="003E5042"/>
    <w:rsid w:val="003E54EE"/>
    <w:rsid w:val="003E551D"/>
    <w:rsid w:val="003E5CE0"/>
    <w:rsid w:val="003E648D"/>
    <w:rsid w:val="003E6B40"/>
    <w:rsid w:val="003E6D13"/>
    <w:rsid w:val="003E6E4F"/>
    <w:rsid w:val="003E76A4"/>
    <w:rsid w:val="003E7B10"/>
    <w:rsid w:val="003F01B7"/>
    <w:rsid w:val="003F1C28"/>
    <w:rsid w:val="003F1EDB"/>
    <w:rsid w:val="003F26BF"/>
    <w:rsid w:val="003F38E6"/>
    <w:rsid w:val="003F3A42"/>
    <w:rsid w:val="003F44B2"/>
    <w:rsid w:val="003F4EFD"/>
    <w:rsid w:val="003F4FC1"/>
    <w:rsid w:val="003F5FF0"/>
    <w:rsid w:val="003F624E"/>
    <w:rsid w:val="003F71E4"/>
    <w:rsid w:val="003F7319"/>
    <w:rsid w:val="003F7541"/>
    <w:rsid w:val="003F7C37"/>
    <w:rsid w:val="0040111A"/>
    <w:rsid w:val="00401431"/>
    <w:rsid w:val="004014EA"/>
    <w:rsid w:val="0040154B"/>
    <w:rsid w:val="00401658"/>
    <w:rsid w:val="00401AFD"/>
    <w:rsid w:val="00402F72"/>
    <w:rsid w:val="004032E3"/>
    <w:rsid w:val="00403B05"/>
    <w:rsid w:val="00404316"/>
    <w:rsid w:val="004052B5"/>
    <w:rsid w:val="00405401"/>
    <w:rsid w:val="00405AA2"/>
    <w:rsid w:val="00405DFF"/>
    <w:rsid w:val="00405F10"/>
    <w:rsid w:val="004067A0"/>
    <w:rsid w:val="0040680D"/>
    <w:rsid w:val="004069A8"/>
    <w:rsid w:val="00406AA5"/>
    <w:rsid w:val="00406D4A"/>
    <w:rsid w:val="00406E48"/>
    <w:rsid w:val="0041018F"/>
    <w:rsid w:val="00410A9F"/>
    <w:rsid w:val="00410FA2"/>
    <w:rsid w:val="004111E0"/>
    <w:rsid w:val="004118F9"/>
    <w:rsid w:val="004127E5"/>
    <w:rsid w:val="00412A1B"/>
    <w:rsid w:val="00413059"/>
    <w:rsid w:val="004135BE"/>
    <w:rsid w:val="00413D4B"/>
    <w:rsid w:val="0041510E"/>
    <w:rsid w:val="004152AB"/>
    <w:rsid w:val="00415BD3"/>
    <w:rsid w:val="00416850"/>
    <w:rsid w:val="00416A55"/>
    <w:rsid w:val="00417D43"/>
    <w:rsid w:val="00420042"/>
    <w:rsid w:val="0042014B"/>
    <w:rsid w:val="004206AA"/>
    <w:rsid w:val="004209C6"/>
    <w:rsid w:val="00421A39"/>
    <w:rsid w:val="00421ACC"/>
    <w:rsid w:val="00422209"/>
    <w:rsid w:val="004229C6"/>
    <w:rsid w:val="00422E05"/>
    <w:rsid w:val="00422F13"/>
    <w:rsid w:val="00423297"/>
    <w:rsid w:val="00423AA1"/>
    <w:rsid w:val="004245B7"/>
    <w:rsid w:val="00424947"/>
    <w:rsid w:val="00424BDA"/>
    <w:rsid w:val="00425296"/>
    <w:rsid w:val="00425BDA"/>
    <w:rsid w:val="00425EE3"/>
    <w:rsid w:val="004261E3"/>
    <w:rsid w:val="0042646E"/>
    <w:rsid w:val="00426C18"/>
    <w:rsid w:val="00427A56"/>
    <w:rsid w:val="00427A84"/>
    <w:rsid w:val="00427C68"/>
    <w:rsid w:val="00427D9F"/>
    <w:rsid w:val="00427FBF"/>
    <w:rsid w:val="0043044F"/>
    <w:rsid w:val="0043124E"/>
    <w:rsid w:val="00431506"/>
    <w:rsid w:val="0043154D"/>
    <w:rsid w:val="004319E5"/>
    <w:rsid w:val="00432516"/>
    <w:rsid w:val="004328FD"/>
    <w:rsid w:val="00432925"/>
    <w:rsid w:val="00432DDC"/>
    <w:rsid w:val="00432F10"/>
    <w:rsid w:val="00433664"/>
    <w:rsid w:val="00434478"/>
    <w:rsid w:val="00434C4B"/>
    <w:rsid w:val="00435085"/>
    <w:rsid w:val="00435478"/>
    <w:rsid w:val="0043566E"/>
    <w:rsid w:val="0043671D"/>
    <w:rsid w:val="0043679F"/>
    <w:rsid w:val="00437D89"/>
    <w:rsid w:val="0044023F"/>
    <w:rsid w:val="0044025F"/>
    <w:rsid w:val="00440738"/>
    <w:rsid w:val="004410CE"/>
    <w:rsid w:val="004412E1"/>
    <w:rsid w:val="004415E6"/>
    <w:rsid w:val="004424DA"/>
    <w:rsid w:val="004428BB"/>
    <w:rsid w:val="00442C52"/>
    <w:rsid w:val="00443B8A"/>
    <w:rsid w:val="00444446"/>
    <w:rsid w:val="00444584"/>
    <w:rsid w:val="0044496D"/>
    <w:rsid w:val="00444BA1"/>
    <w:rsid w:val="00444E13"/>
    <w:rsid w:val="00444EF9"/>
    <w:rsid w:val="004451DC"/>
    <w:rsid w:val="004458B7"/>
    <w:rsid w:val="004468C2"/>
    <w:rsid w:val="00446A66"/>
    <w:rsid w:val="00446F78"/>
    <w:rsid w:val="00447821"/>
    <w:rsid w:val="004478E7"/>
    <w:rsid w:val="00447A4E"/>
    <w:rsid w:val="00447A76"/>
    <w:rsid w:val="00450F95"/>
    <w:rsid w:val="00451021"/>
    <w:rsid w:val="00451218"/>
    <w:rsid w:val="004516E8"/>
    <w:rsid w:val="0045179E"/>
    <w:rsid w:val="00451A84"/>
    <w:rsid w:val="00451B6E"/>
    <w:rsid w:val="00451D82"/>
    <w:rsid w:val="00454472"/>
    <w:rsid w:val="004545C4"/>
    <w:rsid w:val="00454606"/>
    <w:rsid w:val="00454927"/>
    <w:rsid w:val="00454F8A"/>
    <w:rsid w:val="00455158"/>
    <w:rsid w:val="004552FE"/>
    <w:rsid w:val="00455DF2"/>
    <w:rsid w:val="004569E3"/>
    <w:rsid w:val="00456C62"/>
    <w:rsid w:val="00457160"/>
    <w:rsid w:val="004571E3"/>
    <w:rsid w:val="004573C5"/>
    <w:rsid w:val="00457777"/>
    <w:rsid w:val="00457852"/>
    <w:rsid w:val="004579BA"/>
    <w:rsid w:val="004602BC"/>
    <w:rsid w:val="004604BD"/>
    <w:rsid w:val="00460D77"/>
    <w:rsid w:val="00461391"/>
    <w:rsid w:val="004615DA"/>
    <w:rsid w:val="004618DD"/>
    <w:rsid w:val="00463D6D"/>
    <w:rsid w:val="00464014"/>
    <w:rsid w:val="00465071"/>
    <w:rsid w:val="0046561C"/>
    <w:rsid w:val="00465F00"/>
    <w:rsid w:val="0046672B"/>
    <w:rsid w:val="0046682F"/>
    <w:rsid w:val="0046789F"/>
    <w:rsid w:val="00467C31"/>
    <w:rsid w:val="00470085"/>
    <w:rsid w:val="004705D6"/>
    <w:rsid w:val="00470777"/>
    <w:rsid w:val="00470F18"/>
    <w:rsid w:val="00472649"/>
    <w:rsid w:val="00472B08"/>
    <w:rsid w:val="00473054"/>
    <w:rsid w:val="004739AA"/>
    <w:rsid w:val="00473CA3"/>
    <w:rsid w:val="004742EB"/>
    <w:rsid w:val="00474909"/>
    <w:rsid w:val="00474B72"/>
    <w:rsid w:val="00474C6F"/>
    <w:rsid w:val="00474FDC"/>
    <w:rsid w:val="00475195"/>
    <w:rsid w:val="0047544B"/>
    <w:rsid w:val="0047552E"/>
    <w:rsid w:val="00475808"/>
    <w:rsid w:val="004758BC"/>
    <w:rsid w:val="00475D57"/>
    <w:rsid w:val="004763DC"/>
    <w:rsid w:val="00476D17"/>
    <w:rsid w:val="004773CB"/>
    <w:rsid w:val="00477E60"/>
    <w:rsid w:val="00480025"/>
    <w:rsid w:val="0048050E"/>
    <w:rsid w:val="004805D2"/>
    <w:rsid w:val="00480C89"/>
    <w:rsid w:val="00480D10"/>
    <w:rsid w:val="00480FD0"/>
    <w:rsid w:val="00481136"/>
    <w:rsid w:val="004812E1"/>
    <w:rsid w:val="00481858"/>
    <w:rsid w:val="00481A65"/>
    <w:rsid w:val="00481A7B"/>
    <w:rsid w:val="00481DAB"/>
    <w:rsid w:val="004820E9"/>
    <w:rsid w:val="0048225D"/>
    <w:rsid w:val="0048227F"/>
    <w:rsid w:val="0048266A"/>
    <w:rsid w:val="00482ED8"/>
    <w:rsid w:val="004845D7"/>
    <w:rsid w:val="004853E3"/>
    <w:rsid w:val="00485429"/>
    <w:rsid w:val="00485488"/>
    <w:rsid w:val="004862EB"/>
    <w:rsid w:val="00486B3A"/>
    <w:rsid w:val="00486E57"/>
    <w:rsid w:val="00487389"/>
    <w:rsid w:val="00487422"/>
    <w:rsid w:val="00487449"/>
    <w:rsid w:val="0048772B"/>
    <w:rsid w:val="00487C6B"/>
    <w:rsid w:val="00490254"/>
    <w:rsid w:val="0049039A"/>
    <w:rsid w:val="00491321"/>
    <w:rsid w:val="00491890"/>
    <w:rsid w:val="00491A25"/>
    <w:rsid w:val="00491DEF"/>
    <w:rsid w:val="00492C01"/>
    <w:rsid w:val="00492CB8"/>
    <w:rsid w:val="00493103"/>
    <w:rsid w:val="00494002"/>
    <w:rsid w:val="00494DE8"/>
    <w:rsid w:val="00495004"/>
    <w:rsid w:val="00495296"/>
    <w:rsid w:val="00495815"/>
    <w:rsid w:val="00495B6E"/>
    <w:rsid w:val="00495C2E"/>
    <w:rsid w:val="00495D12"/>
    <w:rsid w:val="00495FA5"/>
    <w:rsid w:val="00496667"/>
    <w:rsid w:val="00496869"/>
    <w:rsid w:val="00496DCC"/>
    <w:rsid w:val="00497088"/>
    <w:rsid w:val="004973CA"/>
    <w:rsid w:val="00497EC8"/>
    <w:rsid w:val="004A0E81"/>
    <w:rsid w:val="004A0F95"/>
    <w:rsid w:val="004A11C8"/>
    <w:rsid w:val="004A128F"/>
    <w:rsid w:val="004A1624"/>
    <w:rsid w:val="004A1788"/>
    <w:rsid w:val="004A2078"/>
    <w:rsid w:val="004A23C1"/>
    <w:rsid w:val="004A2431"/>
    <w:rsid w:val="004A275E"/>
    <w:rsid w:val="004A2C1C"/>
    <w:rsid w:val="004A2D0B"/>
    <w:rsid w:val="004A3560"/>
    <w:rsid w:val="004A40B1"/>
    <w:rsid w:val="004A472B"/>
    <w:rsid w:val="004A5712"/>
    <w:rsid w:val="004A585F"/>
    <w:rsid w:val="004A5EFE"/>
    <w:rsid w:val="004A6302"/>
    <w:rsid w:val="004A65A0"/>
    <w:rsid w:val="004A72A3"/>
    <w:rsid w:val="004A748D"/>
    <w:rsid w:val="004A7498"/>
    <w:rsid w:val="004A7691"/>
    <w:rsid w:val="004A782B"/>
    <w:rsid w:val="004A799F"/>
    <w:rsid w:val="004A7BB8"/>
    <w:rsid w:val="004B024C"/>
    <w:rsid w:val="004B02B8"/>
    <w:rsid w:val="004B10B8"/>
    <w:rsid w:val="004B159C"/>
    <w:rsid w:val="004B266B"/>
    <w:rsid w:val="004B28DC"/>
    <w:rsid w:val="004B3082"/>
    <w:rsid w:val="004B31E1"/>
    <w:rsid w:val="004B3786"/>
    <w:rsid w:val="004B42A0"/>
    <w:rsid w:val="004B44CC"/>
    <w:rsid w:val="004B4693"/>
    <w:rsid w:val="004B480F"/>
    <w:rsid w:val="004B49E5"/>
    <w:rsid w:val="004B4DB4"/>
    <w:rsid w:val="004B52D2"/>
    <w:rsid w:val="004B565A"/>
    <w:rsid w:val="004B5A01"/>
    <w:rsid w:val="004B5C36"/>
    <w:rsid w:val="004B5D62"/>
    <w:rsid w:val="004B6256"/>
    <w:rsid w:val="004B6A4E"/>
    <w:rsid w:val="004B6DFA"/>
    <w:rsid w:val="004B719B"/>
    <w:rsid w:val="004B76B1"/>
    <w:rsid w:val="004B77FF"/>
    <w:rsid w:val="004B78DB"/>
    <w:rsid w:val="004B7E60"/>
    <w:rsid w:val="004B7FE2"/>
    <w:rsid w:val="004C107B"/>
    <w:rsid w:val="004C19C6"/>
    <w:rsid w:val="004C2374"/>
    <w:rsid w:val="004C27C0"/>
    <w:rsid w:val="004C2D27"/>
    <w:rsid w:val="004C2ED2"/>
    <w:rsid w:val="004C3CDC"/>
    <w:rsid w:val="004C3DCE"/>
    <w:rsid w:val="004C3F12"/>
    <w:rsid w:val="004C4CD0"/>
    <w:rsid w:val="004C5074"/>
    <w:rsid w:val="004C5198"/>
    <w:rsid w:val="004C55E2"/>
    <w:rsid w:val="004C5867"/>
    <w:rsid w:val="004C6073"/>
    <w:rsid w:val="004C60A4"/>
    <w:rsid w:val="004C64A8"/>
    <w:rsid w:val="004C669A"/>
    <w:rsid w:val="004C78B8"/>
    <w:rsid w:val="004C7A5F"/>
    <w:rsid w:val="004C7C19"/>
    <w:rsid w:val="004C7EA5"/>
    <w:rsid w:val="004D028E"/>
    <w:rsid w:val="004D04CC"/>
    <w:rsid w:val="004D1144"/>
    <w:rsid w:val="004D1384"/>
    <w:rsid w:val="004D13E9"/>
    <w:rsid w:val="004D349B"/>
    <w:rsid w:val="004D375A"/>
    <w:rsid w:val="004D3B80"/>
    <w:rsid w:val="004D3EC1"/>
    <w:rsid w:val="004D4604"/>
    <w:rsid w:val="004D483E"/>
    <w:rsid w:val="004D4B0B"/>
    <w:rsid w:val="004D5868"/>
    <w:rsid w:val="004D5AD3"/>
    <w:rsid w:val="004D5DF7"/>
    <w:rsid w:val="004D619F"/>
    <w:rsid w:val="004D6305"/>
    <w:rsid w:val="004D673B"/>
    <w:rsid w:val="004D6A4A"/>
    <w:rsid w:val="004D6D63"/>
    <w:rsid w:val="004D6E9E"/>
    <w:rsid w:val="004D7265"/>
    <w:rsid w:val="004D7329"/>
    <w:rsid w:val="004D7579"/>
    <w:rsid w:val="004D7E8D"/>
    <w:rsid w:val="004D7E90"/>
    <w:rsid w:val="004D7F79"/>
    <w:rsid w:val="004E0298"/>
    <w:rsid w:val="004E036D"/>
    <w:rsid w:val="004E0482"/>
    <w:rsid w:val="004E051A"/>
    <w:rsid w:val="004E0623"/>
    <w:rsid w:val="004E0C04"/>
    <w:rsid w:val="004E0FDC"/>
    <w:rsid w:val="004E10AF"/>
    <w:rsid w:val="004E15B1"/>
    <w:rsid w:val="004E1D3D"/>
    <w:rsid w:val="004E23BD"/>
    <w:rsid w:val="004E240B"/>
    <w:rsid w:val="004E2BFB"/>
    <w:rsid w:val="004E2EE8"/>
    <w:rsid w:val="004E3BD6"/>
    <w:rsid w:val="004E3DB0"/>
    <w:rsid w:val="004E40A6"/>
    <w:rsid w:val="004E467C"/>
    <w:rsid w:val="004E57E4"/>
    <w:rsid w:val="004E59CE"/>
    <w:rsid w:val="004E6BD3"/>
    <w:rsid w:val="004E71F1"/>
    <w:rsid w:val="004E7875"/>
    <w:rsid w:val="004F1117"/>
    <w:rsid w:val="004F1D01"/>
    <w:rsid w:val="004F1F82"/>
    <w:rsid w:val="004F2858"/>
    <w:rsid w:val="004F2D33"/>
    <w:rsid w:val="004F2F1F"/>
    <w:rsid w:val="004F37FB"/>
    <w:rsid w:val="004F43CD"/>
    <w:rsid w:val="004F4C88"/>
    <w:rsid w:val="004F5559"/>
    <w:rsid w:val="004F58EC"/>
    <w:rsid w:val="004F5B7E"/>
    <w:rsid w:val="004F61D4"/>
    <w:rsid w:val="004F663C"/>
    <w:rsid w:val="004F70DA"/>
    <w:rsid w:val="004F73D9"/>
    <w:rsid w:val="004F73FD"/>
    <w:rsid w:val="004F7C87"/>
    <w:rsid w:val="00500015"/>
    <w:rsid w:val="00500427"/>
    <w:rsid w:val="0050060F"/>
    <w:rsid w:val="0050071B"/>
    <w:rsid w:val="00500933"/>
    <w:rsid w:val="00501278"/>
    <w:rsid w:val="00502BC7"/>
    <w:rsid w:val="0050356E"/>
    <w:rsid w:val="005038CE"/>
    <w:rsid w:val="00503C8C"/>
    <w:rsid w:val="00503E58"/>
    <w:rsid w:val="00504098"/>
    <w:rsid w:val="005042F6"/>
    <w:rsid w:val="005043B0"/>
    <w:rsid w:val="00504658"/>
    <w:rsid w:val="00504682"/>
    <w:rsid w:val="005046AD"/>
    <w:rsid w:val="00504BE3"/>
    <w:rsid w:val="00504DAA"/>
    <w:rsid w:val="0050500F"/>
    <w:rsid w:val="005054BF"/>
    <w:rsid w:val="005055BD"/>
    <w:rsid w:val="0050595E"/>
    <w:rsid w:val="00505B94"/>
    <w:rsid w:val="00505EB4"/>
    <w:rsid w:val="00506EAC"/>
    <w:rsid w:val="0050775E"/>
    <w:rsid w:val="0051030E"/>
    <w:rsid w:val="00510957"/>
    <w:rsid w:val="00510EC5"/>
    <w:rsid w:val="00511235"/>
    <w:rsid w:val="00511891"/>
    <w:rsid w:val="0051267A"/>
    <w:rsid w:val="005126AF"/>
    <w:rsid w:val="005130AA"/>
    <w:rsid w:val="0051365D"/>
    <w:rsid w:val="005138AB"/>
    <w:rsid w:val="00513E37"/>
    <w:rsid w:val="005146B4"/>
    <w:rsid w:val="00514710"/>
    <w:rsid w:val="00514C64"/>
    <w:rsid w:val="00515012"/>
    <w:rsid w:val="005152B4"/>
    <w:rsid w:val="005154C0"/>
    <w:rsid w:val="005159E8"/>
    <w:rsid w:val="00515AB6"/>
    <w:rsid w:val="00515DAC"/>
    <w:rsid w:val="005170E3"/>
    <w:rsid w:val="005171B4"/>
    <w:rsid w:val="005172F7"/>
    <w:rsid w:val="0051794A"/>
    <w:rsid w:val="00520012"/>
    <w:rsid w:val="00520C53"/>
    <w:rsid w:val="00520ED7"/>
    <w:rsid w:val="00521261"/>
    <w:rsid w:val="0052188D"/>
    <w:rsid w:val="00521D72"/>
    <w:rsid w:val="00521E5E"/>
    <w:rsid w:val="00522184"/>
    <w:rsid w:val="005221F3"/>
    <w:rsid w:val="00522525"/>
    <w:rsid w:val="0052270C"/>
    <w:rsid w:val="00522B3D"/>
    <w:rsid w:val="00522BF9"/>
    <w:rsid w:val="0052307B"/>
    <w:rsid w:val="00523FA9"/>
    <w:rsid w:val="00524721"/>
    <w:rsid w:val="00524B70"/>
    <w:rsid w:val="00524FAA"/>
    <w:rsid w:val="00525145"/>
    <w:rsid w:val="005252E8"/>
    <w:rsid w:val="00525A7D"/>
    <w:rsid w:val="00526827"/>
    <w:rsid w:val="00526AFB"/>
    <w:rsid w:val="00526B6E"/>
    <w:rsid w:val="00526D8E"/>
    <w:rsid w:val="00526EE3"/>
    <w:rsid w:val="00527395"/>
    <w:rsid w:val="00527511"/>
    <w:rsid w:val="005278B0"/>
    <w:rsid w:val="00527C82"/>
    <w:rsid w:val="00527CFD"/>
    <w:rsid w:val="0053003B"/>
    <w:rsid w:val="00530759"/>
    <w:rsid w:val="00531D99"/>
    <w:rsid w:val="0053229A"/>
    <w:rsid w:val="005328A3"/>
    <w:rsid w:val="00532A0D"/>
    <w:rsid w:val="00532A1D"/>
    <w:rsid w:val="00532B31"/>
    <w:rsid w:val="00532F04"/>
    <w:rsid w:val="00532F20"/>
    <w:rsid w:val="00533013"/>
    <w:rsid w:val="00533FEF"/>
    <w:rsid w:val="00534459"/>
    <w:rsid w:val="00534636"/>
    <w:rsid w:val="00534816"/>
    <w:rsid w:val="00534F2B"/>
    <w:rsid w:val="0053500B"/>
    <w:rsid w:val="00535592"/>
    <w:rsid w:val="00535703"/>
    <w:rsid w:val="005359AC"/>
    <w:rsid w:val="00535F2D"/>
    <w:rsid w:val="0053678D"/>
    <w:rsid w:val="00536B4B"/>
    <w:rsid w:val="00536D07"/>
    <w:rsid w:val="00537338"/>
    <w:rsid w:val="00537AB8"/>
    <w:rsid w:val="00537F49"/>
    <w:rsid w:val="005400F8"/>
    <w:rsid w:val="0054037F"/>
    <w:rsid w:val="0054099C"/>
    <w:rsid w:val="005416B6"/>
    <w:rsid w:val="0054263E"/>
    <w:rsid w:val="005427B3"/>
    <w:rsid w:val="00542A3F"/>
    <w:rsid w:val="0054361C"/>
    <w:rsid w:val="00543871"/>
    <w:rsid w:val="0054391A"/>
    <w:rsid w:val="00543D01"/>
    <w:rsid w:val="00543ECC"/>
    <w:rsid w:val="0054406A"/>
    <w:rsid w:val="00544B52"/>
    <w:rsid w:val="00544E01"/>
    <w:rsid w:val="00545067"/>
    <w:rsid w:val="005450AC"/>
    <w:rsid w:val="00545587"/>
    <w:rsid w:val="00545787"/>
    <w:rsid w:val="00545A9F"/>
    <w:rsid w:val="00545C87"/>
    <w:rsid w:val="00545EDD"/>
    <w:rsid w:val="0054636E"/>
    <w:rsid w:val="005465B1"/>
    <w:rsid w:val="00546795"/>
    <w:rsid w:val="00546AA0"/>
    <w:rsid w:val="00547054"/>
    <w:rsid w:val="0054718E"/>
    <w:rsid w:val="00547898"/>
    <w:rsid w:val="00547924"/>
    <w:rsid w:val="00547EBC"/>
    <w:rsid w:val="00550282"/>
    <w:rsid w:val="00550776"/>
    <w:rsid w:val="00550E10"/>
    <w:rsid w:val="0055101F"/>
    <w:rsid w:val="005520EE"/>
    <w:rsid w:val="00552A30"/>
    <w:rsid w:val="00552B66"/>
    <w:rsid w:val="00552CEF"/>
    <w:rsid w:val="0055305A"/>
    <w:rsid w:val="00553B2E"/>
    <w:rsid w:val="005541A7"/>
    <w:rsid w:val="00554F9E"/>
    <w:rsid w:val="0055517F"/>
    <w:rsid w:val="005557D3"/>
    <w:rsid w:val="00555A64"/>
    <w:rsid w:val="00555FCD"/>
    <w:rsid w:val="0055637C"/>
    <w:rsid w:val="00556877"/>
    <w:rsid w:val="0055690F"/>
    <w:rsid w:val="00557100"/>
    <w:rsid w:val="00557113"/>
    <w:rsid w:val="00557368"/>
    <w:rsid w:val="00557E24"/>
    <w:rsid w:val="00557F47"/>
    <w:rsid w:val="0056090E"/>
    <w:rsid w:val="00560C2E"/>
    <w:rsid w:val="0056177B"/>
    <w:rsid w:val="0056196D"/>
    <w:rsid w:val="00561C30"/>
    <w:rsid w:val="00562139"/>
    <w:rsid w:val="00562C68"/>
    <w:rsid w:val="005633CA"/>
    <w:rsid w:val="005634AB"/>
    <w:rsid w:val="0056357B"/>
    <w:rsid w:val="005637EF"/>
    <w:rsid w:val="00563EB7"/>
    <w:rsid w:val="00564150"/>
    <w:rsid w:val="00564298"/>
    <w:rsid w:val="00564448"/>
    <w:rsid w:val="005647FB"/>
    <w:rsid w:val="00565343"/>
    <w:rsid w:val="005656B6"/>
    <w:rsid w:val="00565BEA"/>
    <w:rsid w:val="005662B5"/>
    <w:rsid w:val="005666F8"/>
    <w:rsid w:val="00566710"/>
    <w:rsid w:val="00566A59"/>
    <w:rsid w:val="00566BF2"/>
    <w:rsid w:val="00566E96"/>
    <w:rsid w:val="00567A54"/>
    <w:rsid w:val="005700E2"/>
    <w:rsid w:val="005701E9"/>
    <w:rsid w:val="005704BD"/>
    <w:rsid w:val="0057093A"/>
    <w:rsid w:val="005709AC"/>
    <w:rsid w:val="0057136D"/>
    <w:rsid w:val="005716E8"/>
    <w:rsid w:val="00571CE4"/>
    <w:rsid w:val="00571D73"/>
    <w:rsid w:val="005724A2"/>
    <w:rsid w:val="00572844"/>
    <w:rsid w:val="005729A8"/>
    <w:rsid w:val="00572B7C"/>
    <w:rsid w:val="00573B90"/>
    <w:rsid w:val="00573E74"/>
    <w:rsid w:val="005743A2"/>
    <w:rsid w:val="00574B98"/>
    <w:rsid w:val="0057516D"/>
    <w:rsid w:val="00576229"/>
    <w:rsid w:val="0057661B"/>
    <w:rsid w:val="00576FD1"/>
    <w:rsid w:val="00577E2E"/>
    <w:rsid w:val="005800EB"/>
    <w:rsid w:val="005800FB"/>
    <w:rsid w:val="00581164"/>
    <w:rsid w:val="00581805"/>
    <w:rsid w:val="005826EE"/>
    <w:rsid w:val="00582762"/>
    <w:rsid w:val="00582BB3"/>
    <w:rsid w:val="0058331A"/>
    <w:rsid w:val="00583F94"/>
    <w:rsid w:val="005841DD"/>
    <w:rsid w:val="00584636"/>
    <w:rsid w:val="0058515E"/>
    <w:rsid w:val="0058639A"/>
    <w:rsid w:val="00587319"/>
    <w:rsid w:val="005877F6"/>
    <w:rsid w:val="00587B0C"/>
    <w:rsid w:val="0059048B"/>
    <w:rsid w:val="00590AF2"/>
    <w:rsid w:val="00590CEB"/>
    <w:rsid w:val="005910A2"/>
    <w:rsid w:val="00591532"/>
    <w:rsid w:val="00591687"/>
    <w:rsid w:val="00591B52"/>
    <w:rsid w:val="00591C82"/>
    <w:rsid w:val="00591EE1"/>
    <w:rsid w:val="00592290"/>
    <w:rsid w:val="00592503"/>
    <w:rsid w:val="00592612"/>
    <w:rsid w:val="00592A6E"/>
    <w:rsid w:val="00593572"/>
    <w:rsid w:val="00594022"/>
    <w:rsid w:val="005944B1"/>
    <w:rsid w:val="005945C7"/>
    <w:rsid w:val="0059472B"/>
    <w:rsid w:val="00594F50"/>
    <w:rsid w:val="00595B4F"/>
    <w:rsid w:val="00595DBB"/>
    <w:rsid w:val="00595E47"/>
    <w:rsid w:val="0059611A"/>
    <w:rsid w:val="005962F8"/>
    <w:rsid w:val="005969BD"/>
    <w:rsid w:val="00596AB9"/>
    <w:rsid w:val="00596FB5"/>
    <w:rsid w:val="005A0D62"/>
    <w:rsid w:val="005A0DE1"/>
    <w:rsid w:val="005A11B3"/>
    <w:rsid w:val="005A15EB"/>
    <w:rsid w:val="005A21F1"/>
    <w:rsid w:val="005A23CD"/>
    <w:rsid w:val="005A248A"/>
    <w:rsid w:val="005A2792"/>
    <w:rsid w:val="005A2D76"/>
    <w:rsid w:val="005A3A72"/>
    <w:rsid w:val="005A3AAC"/>
    <w:rsid w:val="005A428C"/>
    <w:rsid w:val="005A439A"/>
    <w:rsid w:val="005A43E4"/>
    <w:rsid w:val="005A4607"/>
    <w:rsid w:val="005A49A6"/>
    <w:rsid w:val="005A5189"/>
    <w:rsid w:val="005A5D10"/>
    <w:rsid w:val="005A5D35"/>
    <w:rsid w:val="005A75D7"/>
    <w:rsid w:val="005A7EE2"/>
    <w:rsid w:val="005B03A9"/>
    <w:rsid w:val="005B0791"/>
    <w:rsid w:val="005B0EDD"/>
    <w:rsid w:val="005B10AC"/>
    <w:rsid w:val="005B17B8"/>
    <w:rsid w:val="005B1D0F"/>
    <w:rsid w:val="005B1F50"/>
    <w:rsid w:val="005B3572"/>
    <w:rsid w:val="005B3C7B"/>
    <w:rsid w:val="005B3DC6"/>
    <w:rsid w:val="005B3FDD"/>
    <w:rsid w:val="005B4720"/>
    <w:rsid w:val="005B4B56"/>
    <w:rsid w:val="005B57C3"/>
    <w:rsid w:val="005B57FF"/>
    <w:rsid w:val="005B5833"/>
    <w:rsid w:val="005B5B2D"/>
    <w:rsid w:val="005B6BBA"/>
    <w:rsid w:val="005B6F9E"/>
    <w:rsid w:val="005B7685"/>
    <w:rsid w:val="005B76A1"/>
    <w:rsid w:val="005C09E7"/>
    <w:rsid w:val="005C117F"/>
    <w:rsid w:val="005C1699"/>
    <w:rsid w:val="005C1806"/>
    <w:rsid w:val="005C2589"/>
    <w:rsid w:val="005C2863"/>
    <w:rsid w:val="005C2A0E"/>
    <w:rsid w:val="005C2A0F"/>
    <w:rsid w:val="005C2D51"/>
    <w:rsid w:val="005C2DF0"/>
    <w:rsid w:val="005C3288"/>
    <w:rsid w:val="005C4D12"/>
    <w:rsid w:val="005C4D67"/>
    <w:rsid w:val="005C5671"/>
    <w:rsid w:val="005C5A9E"/>
    <w:rsid w:val="005C5B54"/>
    <w:rsid w:val="005C68AC"/>
    <w:rsid w:val="005C6C6D"/>
    <w:rsid w:val="005C710D"/>
    <w:rsid w:val="005C733F"/>
    <w:rsid w:val="005C7447"/>
    <w:rsid w:val="005C7503"/>
    <w:rsid w:val="005C78DD"/>
    <w:rsid w:val="005C7DCF"/>
    <w:rsid w:val="005D019A"/>
    <w:rsid w:val="005D036C"/>
    <w:rsid w:val="005D0485"/>
    <w:rsid w:val="005D072D"/>
    <w:rsid w:val="005D09CF"/>
    <w:rsid w:val="005D1C6C"/>
    <w:rsid w:val="005D1D39"/>
    <w:rsid w:val="005D1EBF"/>
    <w:rsid w:val="005D1EE8"/>
    <w:rsid w:val="005D207B"/>
    <w:rsid w:val="005D24CF"/>
    <w:rsid w:val="005D2F85"/>
    <w:rsid w:val="005D364F"/>
    <w:rsid w:val="005D4840"/>
    <w:rsid w:val="005D4869"/>
    <w:rsid w:val="005D516A"/>
    <w:rsid w:val="005D595F"/>
    <w:rsid w:val="005D601C"/>
    <w:rsid w:val="005D603A"/>
    <w:rsid w:val="005D6A34"/>
    <w:rsid w:val="005D747A"/>
    <w:rsid w:val="005D7D25"/>
    <w:rsid w:val="005E008D"/>
    <w:rsid w:val="005E0177"/>
    <w:rsid w:val="005E060F"/>
    <w:rsid w:val="005E0B0D"/>
    <w:rsid w:val="005E0D36"/>
    <w:rsid w:val="005E0D93"/>
    <w:rsid w:val="005E0E95"/>
    <w:rsid w:val="005E1E86"/>
    <w:rsid w:val="005E2539"/>
    <w:rsid w:val="005E25D5"/>
    <w:rsid w:val="005E28C2"/>
    <w:rsid w:val="005E3043"/>
    <w:rsid w:val="005E3787"/>
    <w:rsid w:val="005E3BE0"/>
    <w:rsid w:val="005E3E10"/>
    <w:rsid w:val="005E40DA"/>
    <w:rsid w:val="005E4814"/>
    <w:rsid w:val="005E50DC"/>
    <w:rsid w:val="005E582F"/>
    <w:rsid w:val="005E5B46"/>
    <w:rsid w:val="005E62B3"/>
    <w:rsid w:val="005E7330"/>
    <w:rsid w:val="005E755B"/>
    <w:rsid w:val="005E76DF"/>
    <w:rsid w:val="005E79DC"/>
    <w:rsid w:val="005E7D8D"/>
    <w:rsid w:val="005E7FE2"/>
    <w:rsid w:val="005F00D2"/>
    <w:rsid w:val="005F04FB"/>
    <w:rsid w:val="005F05C2"/>
    <w:rsid w:val="005F089D"/>
    <w:rsid w:val="005F0C8A"/>
    <w:rsid w:val="005F0F73"/>
    <w:rsid w:val="005F1307"/>
    <w:rsid w:val="005F1BA1"/>
    <w:rsid w:val="005F1FB6"/>
    <w:rsid w:val="005F2098"/>
    <w:rsid w:val="005F22D0"/>
    <w:rsid w:val="005F2397"/>
    <w:rsid w:val="005F3132"/>
    <w:rsid w:val="005F321B"/>
    <w:rsid w:val="005F337F"/>
    <w:rsid w:val="005F340B"/>
    <w:rsid w:val="005F3CD6"/>
    <w:rsid w:val="005F3D83"/>
    <w:rsid w:val="005F431B"/>
    <w:rsid w:val="005F5677"/>
    <w:rsid w:val="005F5904"/>
    <w:rsid w:val="005F5E8A"/>
    <w:rsid w:val="005F5F2E"/>
    <w:rsid w:val="005F660C"/>
    <w:rsid w:val="005F6D03"/>
    <w:rsid w:val="005F717C"/>
    <w:rsid w:val="005F77A4"/>
    <w:rsid w:val="005F7B77"/>
    <w:rsid w:val="005F7D99"/>
    <w:rsid w:val="005F7F53"/>
    <w:rsid w:val="006003F8"/>
    <w:rsid w:val="0060053B"/>
    <w:rsid w:val="00600C11"/>
    <w:rsid w:val="00600DE6"/>
    <w:rsid w:val="00601488"/>
    <w:rsid w:val="00601809"/>
    <w:rsid w:val="006018CC"/>
    <w:rsid w:val="00601A6A"/>
    <w:rsid w:val="006020C3"/>
    <w:rsid w:val="006028B1"/>
    <w:rsid w:val="00602CA0"/>
    <w:rsid w:val="006040AB"/>
    <w:rsid w:val="00604964"/>
    <w:rsid w:val="00604AC1"/>
    <w:rsid w:val="00604B47"/>
    <w:rsid w:val="00604D72"/>
    <w:rsid w:val="006050E0"/>
    <w:rsid w:val="006050F5"/>
    <w:rsid w:val="00605B5C"/>
    <w:rsid w:val="00605BAB"/>
    <w:rsid w:val="006068A9"/>
    <w:rsid w:val="006068C3"/>
    <w:rsid w:val="00606923"/>
    <w:rsid w:val="00606D8C"/>
    <w:rsid w:val="00607645"/>
    <w:rsid w:val="00607BCC"/>
    <w:rsid w:val="00607F33"/>
    <w:rsid w:val="006100D1"/>
    <w:rsid w:val="00610B39"/>
    <w:rsid w:val="00610E98"/>
    <w:rsid w:val="006110C2"/>
    <w:rsid w:val="00611742"/>
    <w:rsid w:val="006120AF"/>
    <w:rsid w:val="00612215"/>
    <w:rsid w:val="00612710"/>
    <w:rsid w:val="006128CF"/>
    <w:rsid w:val="00612DBC"/>
    <w:rsid w:val="00613648"/>
    <w:rsid w:val="00613A79"/>
    <w:rsid w:val="006143CC"/>
    <w:rsid w:val="0061485A"/>
    <w:rsid w:val="0061550D"/>
    <w:rsid w:val="00615646"/>
    <w:rsid w:val="0061595A"/>
    <w:rsid w:val="006160DA"/>
    <w:rsid w:val="006165A0"/>
    <w:rsid w:val="006200F5"/>
    <w:rsid w:val="00620185"/>
    <w:rsid w:val="00620609"/>
    <w:rsid w:val="00620913"/>
    <w:rsid w:val="0062096D"/>
    <w:rsid w:val="00620A87"/>
    <w:rsid w:val="00620B87"/>
    <w:rsid w:val="006216C2"/>
    <w:rsid w:val="006216F9"/>
    <w:rsid w:val="006219E1"/>
    <w:rsid w:val="00621AA4"/>
    <w:rsid w:val="00622769"/>
    <w:rsid w:val="00622E63"/>
    <w:rsid w:val="00623FB7"/>
    <w:rsid w:val="00624201"/>
    <w:rsid w:val="00624E3B"/>
    <w:rsid w:val="00624FC5"/>
    <w:rsid w:val="00625352"/>
    <w:rsid w:val="00625F09"/>
    <w:rsid w:val="0062604C"/>
    <w:rsid w:val="00626055"/>
    <w:rsid w:val="00626D7C"/>
    <w:rsid w:val="00626E7D"/>
    <w:rsid w:val="00627141"/>
    <w:rsid w:val="00627427"/>
    <w:rsid w:val="00630345"/>
    <w:rsid w:val="0063036D"/>
    <w:rsid w:val="006303C9"/>
    <w:rsid w:val="00630D4D"/>
    <w:rsid w:val="00630D65"/>
    <w:rsid w:val="00630EB9"/>
    <w:rsid w:val="00631268"/>
    <w:rsid w:val="00631479"/>
    <w:rsid w:val="006318F3"/>
    <w:rsid w:val="00631CF4"/>
    <w:rsid w:val="00631D05"/>
    <w:rsid w:val="006322AB"/>
    <w:rsid w:val="0063236D"/>
    <w:rsid w:val="0063287D"/>
    <w:rsid w:val="00632A0F"/>
    <w:rsid w:val="006331FD"/>
    <w:rsid w:val="00633384"/>
    <w:rsid w:val="0063379A"/>
    <w:rsid w:val="00634030"/>
    <w:rsid w:val="0063498B"/>
    <w:rsid w:val="00634C13"/>
    <w:rsid w:val="00635282"/>
    <w:rsid w:val="006360AE"/>
    <w:rsid w:val="0063632F"/>
    <w:rsid w:val="00637700"/>
    <w:rsid w:val="00637856"/>
    <w:rsid w:val="00637A20"/>
    <w:rsid w:val="00637D2D"/>
    <w:rsid w:val="00640117"/>
    <w:rsid w:val="006403BB"/>
    <w:rsid w:val="006404DF"/>
    <w:rsid w:val="00640537"/>
    <w:rsid w:val="006406FE"/>
    <w:rsid w:val="00640780"/>
    <w:rsid w:val="0064085D"/>
    <w:rsid w:val="00640C82"/>
    <w:rsid w:val="0064100C"/>
    <w:rsid w:val="00641090"/>
    <w:rsid w:val="00641540"/>
    <w:rsid w:val="006417DF"/>
    <w:rsid w:val="00641D9F"/>
    <w:rsid w:val="00642257"/>
    <w:rsid w:val="006423DB"/>
    <w:rsid w:val="00642F9C"/>
    <w:rsid w:val="00643403"/>
    <w:rsid w:val="006434AC"/>
    <w:rsid w:val="0064374E"/>
    <w:rsid w:val="00644238"/>
    <w:rsid w:val="00644FE1"/>
    <w:rsid w:val="006450B8"/>
    <w:rsid w:val="00645AD6"/>
    <w:rsid w:val="00645F71"/>
    <w:rsid w:val="00646442"/>
    <w:rsid w:val="006465B0"/>
    <w:rsid w:val="00646951"/>
    <w:rsid w:val="00646F6E"/>
    <w:rsid w:val="0064701C"/>
    <w:rsid w:val="006506DE"/>
    <w:rsid w:val="00650FE3"/>
    <w:rsid w:val="006510CA"/>
    <w:rsid w:val="00651831"/>
    <w:rsid w:val="006524D4"/>
    <w:rsid w:val="00652723"/>
    <w:rsid w:val="0065277C"/>
    <w:rsid w:val="006531F3"/>
    <w:rsid w:val="0065354D"/>
    <w:rsid w:val="00653658"/>
    <w:rsid w:val="00653720"/>
    <w:rsid w:val="00654FCE"/>
    <w:rsid w:val="0065528E"/>
    <w:rsid w:val="006552EE"/>
    <w:rsid w:val="00655A95"/>
    <w:rsid w:val="00656382"/>
    <w:rsid w:val="00656839"/>
    <w:rsid w:val="00656ACA"/>
    <w:rsid w:val="00656EFE"/>
    <w:rsid w:val="00656FFF"/>
    <w:rsid w:val="006573D7"/>
    <w:rsid w:val="00657498"/>
    <w:rsid w:val="00657680"/>
    <w:rsid w:val="006577ED"/>
    <w:rsid w:val="00660050"/>
    <w:rsid w:val="0066016D"/>
    <w:rsid w:val="00660DCA"/>
    <w:rsid w:val="006612F2"/>
    <w:rsid w:val="00661328"/>
    <w:rsid w:val="006613A7"/>
    <w:rsid w:val="00662094"/>
    <w:rsid w:val="00662D0C"/>
    <w:rsid w:val="00663AA5"/>
    <w:rsid w:val="00663E87"/>
    <w:rsid w:val="006646EB"/>
    <w:rsid w:val="0066549F"/>
    <w:rsid w:val="006658DC"/>
    <w:rsid w:val="00665FEE"/>
    <w:rsid w:val="0066620D"/>
    <w:rsid w:val="0066624F"/>
    <w:rsid w:val="0066626E"/>
    <w:rsid w:val="00666317"/>
    <w:rsid w:val="006663EA"/>
    <w:rsid w:val="00667734"/>
    <w:rsid w:val="00670046"/>
    <w:rsid w:val="00670914"/>
    <w:rsid w:val="00670B24"/>
    <w:rsid w:val="00670E20"/>
    <w:rsid w:val="00670E8F"/>
    <w:rsid w:val="0067172D"/>
    <w:rsid w:val="00671CE4"/>
    <w:rsid w:val="006724CE"/>
    <w:rsid w:val="0067263D"/>
    <w:rsid w:val="0067324D"/>
    <w:rsid w:val="00673C26"/>
    <w:rsid w:val="00673CC2"/>
    <w:rsid w:val="00674821"/>
    <w:rsid w:val="00674AF6"/>
    <w:rsid w:val="00674D30"/>
    <w:rsid w:val="0067506F"/>
    <w:rsid w:val="0067561C"/>
    <w:rsid w:val="0067589C"/>
    <w:rsid w:val="00675B7F"/>
    <w:rsid w:val="00675E75"/>
    <w:rsid w:val="00676AEA"/>
    <w:rsid w:val="00676AFF"/>
    <w:rsid w:val="00677AAF"/>
    <w:rsid w:val="00677B29"/>
    <w:rsid w:val="0068067B"/>
    <w:rsid w:val="006806EF"/>
    <w:rsid w:val="00680B80"/>
    <w:rsid w:val="00680EEA"/>
    <w:rsid w:val="00681C26"/>
    <w:rsid w:val="0068242A"/>
    <w:rsid w:val="00682529"/>
    <w:rsid w:val="00682956"/>
    <w:rsid w:val="00683226"/>
    <w:rsid w:val="00683C4F"/>
    <w:rsid w:val="00684293"/>
    <w:rsid w:val="006848E4"/>
    <w:rsid w:val="00685080"/>
    <w:rsid w:val="006850CD"/>
    <w:rsid w:val="006855C2"/>
    <w:rsid w:val="006855CB"/>
    <w:rsid w:val="00685B8A"/>
    <w:rsid w:val="00687306"/>
    <w:rsid w:val="0068761D"/>
    <w:rsid w:val="006904BC"/>
    <w:rsid w:val="0069060E"/>
    <w:rsid w:val="00692397"/>
    <w:rsid w:val="006925DD"/>
    <w:rsid w:val="00692773"/>
    <w:rsid w:val="00692D64"/>
    <w:rsid w:val="00692E2C"/>
    <w:rsid w:val="00693951"/>
    <w:rsid w:val="00693FE9"/>
    <w:rsid w:val="00694195"/>
    <w:rsid w:val="006946E8"/>
    <w:rsid w:val="00694BD1"/>
    <w:rsid w:val="00694BEC"/>
    <w:rsid w:val="00694E77"/>
    <w:rsid w:val="0069534E"/>
    <w:rsid w:val="00695EBB"/>
    <w:rsid w:val="0069658E"/>
    <w:rsid w:val="006A004E"/>
    <w:rsid w:val="006A0408"/>
    <w:rsid w:val="006A074F"/>
    <w:rsid w:val="006A0D40"/>
    <w:rsid w:val="006A1528"/>
    <w:rsid w:val="006A1552"/>
    <w:rsid w:val="006A2C42"/>
    <w:rsid w:val="006A2FE2"/>
    <w:rsid w:val="006A3899"/>
    <w:rsid w:val="006A404B"/>
    <w:rsid w:val="006A45BE"/>
    <w:rsid w:val="006A4778"/>
    <w:rsid w:val="006A4AE6"/>
    <w:rsid w:val="006A4EAA"/>
    <w:rsid w:val="006A5835"/>
    <w:rsid w:val="006A6228"/>
    <w:rsid w:val="006A6307"/>
    <w:rsid w:val="006A64C9"/>
    <w:rsid w:val="006A65EB"/>
    <w:rsid w:val="006A672A"/>
    <w:rsid w:val="006A700F"/>
    <w:rsid w:val="006A76CC"/>
    <w:rsid w:val="006A792D"/>
    <w:rsid w:val="006A7A35"/>
    <w:rsid w:val="006A7C4E"/>
    <w:rsid w:val="006B0C47"/>
    <w:rsid w:val="006B0C55"/>
    <w:rsid w:val="006B17BF"/>
    <w:rsid w:val="006B1ADE"/>
    <w:rsid w:val="006B2990"/>
    <w:rsid w:val="006B2A15"/>
    <w:rsid w:val="006B2BA0"/>
    <w:rsid w:val="006B30DE"/>
    <w:rsid w:val="006B33A4"/>
    <w:rsid w:val="006B33A8"/>
    <w:rsid w:val="006B34D6"/>
    <w:rsid w:val="006B3771"/>
    <w:rsid w:val="006B38D3"/>
    <w:rsid w:val="006B464F"/>
    <w:rsid w:val="006B48CC"/>
    <w:rsid w:val="006B64FD"/>
    <w:rsid w:val="006B6F94"/>
    <w:rsid w:val="006B7278"/>
    <w:rsid w:val="006B7858"/>
    <w:rsid w:val="006B7983"/>
    <w:rsid w:val="006B7E87"/>
    <w:rsid w:val="006C06F1"/>
    <w:rsid w:val="006C0D14"/>
    <w:rsid w:val="006C1289"/>
    <w:rsid w:val="006C1344"/>
    <w:rsid w:val="006C1413"/>
    <w:rsid w:val="006C152D"/>
    <w:rsid w:val="006C166F"/>
    <w:rsid w:val="006C1897"/>
    <w:rsid w:val="006C190C"/>
    <w:rsid w:val="006C1CA7"/>
    <w:rsid w:val="006C225F"/>
    <w:rsid w:val="006C22AC"/>
    <w:rsid w:val="006C28FC"/>
    <w:rsid w:val="006C308D"/>
    <w:rsid w:val="006C3232"/>
    <w:rsid w:val="006C33C9"/>
    <w:rsid w:val="006C349A"/>
    <w:rsid w:val="006C386B"/>
    <w:rsid w:val="006C4420"/>
    <w:rsid w:val="006C4498"/>
    <w:rsid w:val="006C4721"/>
    <w:rsid w:val="006C4E9D"/>
    <w:rsid w:val="006C5340"/>
    <w:rsid w:val="006C55CC"/>
    <w:rsid w:val="006C5AB0"/>
    <w:rsid w:val="006C5E4F"/>
    <w:rsid w:val="006C6394"/>
    <w:rsid w:val="006C65F2"/>
    <w:rsid w:val="006C6CDC"/>
    <w:rsid w:val="006C71D8"/>
    <w:rsid w:val="006C71EE"/>
    <w:rsid w:val="006C77AF"/>
    <w:rsid w:val="006C7CE8"/>
    <w:rsid w:val="006C7FE8"/>
    <w:rsid w:val="006C7FF0"/>
    <w:rsid w:val="006D0425"/>
    <w:rsid w:val="006D0B09"/>
    <w:rsid w:val="006D13D5"/>
    <w:rsid w:val="006D2042"/>
    <w:rsid w:val="006D212F"/>
    <w:rsid w:val="006D2229"/>
    <w:rsid w:val="006D3E8F"/>
    <w:rsid w:val="006D444C"/>
    <w:rsid w:val="006D4949"/>
    <w:rsid w:val="006D517B"/>
    <w:rsid w:val="006D5D7F"/>
    <w:rsid w:val="006D62A6"/>
    <w:rsid w:val="006D63CE"/>
    <w:rsid w:val="006D6420"/>
    <w:rsid w:val="006D6630"/>
    <w:rsid w:val="006D6D61"/>
    <w:rsid w:val="006D6DAF"/>
    <w:rsid w:val="006D79A1"/>
    <w:rsid w:val="006E0C3F"/>
    <w:rsid w:val="006E1112"/>
    <w:rsid w:val="006E13CF"/>
    <w:rsid w:val="006E18B5"/>
    <w:rsid w:val="006E19A4"/>
    <w:rsid w:val="006E1A2D"/>
    <w:rsid w:val="006E1C34"/>
    <w:rsid w:val="006E1FF9"/>
    <w:rsid w:val="006E284B"/>
    <w:rsid w:val="006E28EC"/>
    <w:rsid w:val="006E2AAA"/>
    <w:rsid w:val="006E3084"/>
    <w:rsid w:val="006E34E2"/>
    <w:rsid w:val="006E3F30"/>
    <w:rsid w:val="006E401A"/>
    <w:rsid w:val="006E4155"/>
    <w:rsid w:val="006E4A03"/>
    <w:rsid w:val="006E4FEC"/>
    <w:rsid w:val="006E585E"/>
    <w:rsid w:val="006E5927"/>
    <w:rsid w:val="006E5B60"/>
    <w:rsid w:val="006E5DB1"/>
    <w:rsid w:val="006E603F"/>
    <w:rsid w:val="006E7223"/>
    <w:rsid w:val="006E7BF3"/>
    <w:rsid w:val="006E7C34"/>
    <w:rsid w:val="006F0533"/>
    <w:rsid w:val="006F0573"/>
    <w:rsid w:val="006F0D8C"/>
    <w:rsid w:val="006F11FE"/>
    <w:rsid w:val="006F1DC7"/>
    <w:rsid w:val="006F2071"/>
    <w:rsid w:val="006F2072"/>
    <w:rsid w:val="006F2961"/>
    <w:rsid w:val="006F35A4"/>
    <w:rsid w:val="006F35F2"/>
    <w:rsid w:val="006F3B9C"/>
    <w:rsid w:val="006F4176"/>
    <w:rsid w:val="006F41E1"/>
    <w:rsid w:val="006F4465"/>
    <w:rsid w:val="006F44BD"/>
    <w:rsid w:val="006F51C4"/>
    <w:rsid w:val="006F5798"/>
    <w:rsid w:val="006F5A06"/>
    <w:rsid w:val="006F5E51"/>
    <w:rsid w:val="006F639D"/>
    <w:rsid w:val="006F679E"/>
    <w:rsid w:val="006F68CE"/>
    <w:rsid w:val="006F6C29"/>
    <w:rsid w:val="006F7509"/>
    <w:rsid w:val="006F7A18"/>
    <w:rsid w:val="006F7F9A"/>
    <w:rsid w:val="00700226"/>
    <w:rsid w:val="007002BA"/>
    <w:rsid w:val="00700406"/>
    <w:rsid w:val="00700844"/>
    <w:rsid w:val="00700FC1"/>
    <w:rsid w:val="007014D3"/>
    <w:rsid w:val="00701867"/>
    <w:rsid w:val="00701C89"/>
    <w:rsid w:val="0070285A"/>
    <w:rsid w:val="00702A53"/>
    <w:rsid w:val="00702D85"/>
    <w:rsid w:val="00703856"/>
    <w:rsid w:val="00703E91"/>
    <w:rsid w:val="00704006"/>
    <w:rsid w:val="00704275"/>
    <w:rsid w:val="0070504B"/>
    <w:rsid w:val="007051E3"/>
    <w:rsid w:val="00705228"/>
    <w:rsid w:val="00705CBE"/>
    <w:rsid w:val="00705D79"/>
    <w:rsid w:val="00706945"/>
    <w:rsid w:val="0070698E"/>
    <w:rsid w:val="00706A24"/>
    <w:rsid w:val="00706E75"/>
    <w:rsid w:val="00706F48"/>
    <w:rsid w:val="007100AA"/>
    <w:rsid w:val="00710882"/>
    <w:rsid w:val="007108D3"/>
    <w:rsid w:val="00711030"/>
    <w:rsid w:val="007111B2"/>
    <w:rsid w:val="00711831"/>
    <w:rsid w:val="00711D79"/>
    <w:rsid w:val="00712E0D"/>
    <w:rsid w:val="00713312"/>
    <w:rsid w:val="0071374B"/>
    <w:rsid w:val="00713A72"/>
    <w:rsid w:val="00714075"/>
    <w:rsid w:val="00714455"/>
    <w:rsid w:val="00715B32"/>
    <w:rsid w:val="00715CD2"/>
    <w:rsid w:val="00716159"/>
    <w:rsid w:val="00716389"/>
    <w:rsid w:val="0071650C"/>
    <w:rsid w:val="0071677F"/>
    <w:rsid w:val="00716B79"/>
    <w:rsid w:val="00716FEA"/>
    <w:rsid w:val="00717020"/>
    <w:rsid w:val="007170D5"/>
    <w:rsid w:val="007179F5"/>
    <w:rsid w:val="00717BB7"/>
    <w:rsid w:val="007201FB"/>
    <w:rsid w:val="0072042D"/>
    <w:rsid w:val="007206FB"/>
    <w:rsid w:val="0072075C"/>
    <w:rsid w:val="007212DA"/>
    <w:rsid w:val="007216F3"/>
    <w:rsid w:val="00721D3C"/>
    <w:rsid w:val="00721F00"/>
    <w:rsid w:val="00722006"/>
    <w:rsid w:val="007224E5"/>
    <w:rsid w:val="0072251F"/>
    <w:rsid w:val="007226A2"/>
    <w:rsid w:val="00723489"/>
    <w:rsid w:val="00723635"/>
    <w:rsid w:val="007246AE"/>
    <w:rsid w:val="00724B1F"/>
    <w:rsid w:val="00726219"/>
    <w:rsid w:val="007263BB"/>
    <w:rsid w:val="00726AE9"/>
    <w:rsid w:val="00726B7E"/>
    <w:rsid w:val="00726EF6"/>
    <w:rsid w:val="00727351"/>
    <w:rsid w:val="00727D11"/>
    <w:rsid w:val="00730297"/>
    <w:rsid w:val="00730368"/>
    <w:rsid w:val="0073095F"/>
    <w:rsid w:val="00730E05"/>
    <w:rsid w:val="0073197B"/>
    <w:rsid w:val="00731DEC"/>
    <w:rsid w:val="00732BBE"/>
    <w:rsid w:val="007330BD"/>
    <w:rsid w:val="007333BD"/>
    <w:rsid w:val="00733CD8"/>
    <w:rsid w:val="00733F8B"/>
    <w:rsid w:val="0073443F"/>
    <w:rsid w:val="00734462"/>
    <w:rsid w:val="00734657"/>
    <w:rsid w:val="00734769"/>
    <w:rsid w:val="00734E85"/>
    <w:rsid w:val="00735705"/>
    <w:rsid w:val="00735B3B"/>
    <w:rsid w:val="007360D2"/>
    <w:rsid w:val="00736357"/>
    <w:rsid w:val="00736FBB"/>
    <w:rsid w:val="0073725E"/>
    <w:rsid w:val="00737317"/>
    <w:rsid w:val="00737E0C"/>
    <w:rsid w:val="007403AF"/>
    <w:rsid w:val="0074044C"/>
    <w:rsid w:val="00740A33"/>
    <w:rsid w:val="00740C22"/>
    <w:rsid w:val="00740CC0"/>
    <w:rsid w:val="00741620"/>
    <w:rsid w:val="00741928"/>
    <w:rsid w:val="00741A03"/>
    <w:rsid w:val="00741AF3"/>
    <w:rsid w:val="00742273"/>
    <w:rsid w:val="007422FE"/>
    <w:rsid w:val="007424E0"/>
    <w:rsid w:val="00742C3E"/>
    <w:rsid w:val="00742C91"/>
    <w:rsid w:val="007432DA"/>
    <w:rsid w:val="0074335B"/>
    <w:rsid w:val="007436AD"/>
    <w:rsid w:val="00743A48"/>
    <w:rsid w:val="00743A68"/>
    <w:rsid w:val="007441C8"/>
    <w:rsid w:val="0074423A"/>
    <w:rsid w:val="007449B4"/>
    <w:rsid w:val="00745872"/>
    <w:rsid w:val="00745BD2"/>
    <w:rsid w:val="00746C24"/>
    <w:rsid w:val="00746C91"/>
    <w:rsid w:val="00746DC4"/>
    <w:rsid w:val="00747968"/>
    <w:rsid w:val="0075034E"/>
    <w:rsid w:val="00750676"/>
    <w:rsid w:val="00750A74"/>
    <w:rsid w:val="00750BDF"/>
    <w:rsid w:val="0075102A"/>
    <w:rsid w:val="007511B1"/>
    <w:rsid w:val="0075126C"/>
    <w:rsid w:val="0075186F"/>
    <w:rsid w:val="00751C01"/>
    <w:rsid w:val="00751C74"/>
    <w:rsid w:val="00751E6D"/>
    <w:rsid w:val="0075225F"/>
    <w:rsid w:val="007522A8"/>
    <w:rsid w:val="00752361"/>
    <w:rsid w:val="00752EE2"/>
    <w:rsid w:val="0075324D"/>
    <w:rsid w:val="007539B7"/>
    <w:rsid w:val="007539E9"/>
    <w:rsid w:val="00753D50"/>
    <w:rsid w:val="00753FDF"/>
    <w:rsid w:val="00754269"/>
    <w:rsid w:val="0075480B"/>
    <w:rsid w:val="00754849"/>
    <w:rsid w:val="00755FEE"/>
    <w:rsid w:val="00757011"/>
    <w:rsid w:val="00757B1B"/>
    <w:rsid w:val="00757E10"/>
    <w:rsid w:val="00757F13"/>
    <w:rsid w:val="0076002A"/>
    <w:rsid w:val="0076027A"/>
    <w:rsid w:val="007607A5"/>
    <w:rsid w:val="0076085E"/>
    <w:rsid w:val="00760A41"/>
    <w:rsid w:val="00760C20"/>
    <w:rsid w:val="00761202"/>
    <w:rsid w:val="00761848"/>
    <w:rsid w:val="00761FB2"/>
    <w:rsid w:val="00761FCD"/>
    <w:rsid w:val="0076206D"/>
    <w:rsid w:val="007624B0"/>
    <w:rsid w:val="007624D7"/>
    <w:rsid w:val="007625E4"/>
    <w:rsid w:val="007625E5"/>
    <w:rsid w:val="00762FBE"/>
    <w:rsid w:val="007630AF"/>
    <w:rsid w:val="00763455"/>
    <w:rsid w:val="007634FF"/>
    <w:rsid w:val="007639C2"/>
    <w:rsid w:val="0076413A"/>
    <w:rsid w:val="00764FB0"/>
    <w:rsid w:val="00765104"/>
    <w:rsid w:val="007656EC"/>
    <w:rsid w:val="00765A94"/>
    <w:rsid w:val="00765C52"/>
    <w:rsid w:val="00765FEE"/>
    <w:rsid w:val="00766C66"/>
    <w:rsid w:val="007670F4"/>
    <w:rsid w:val="0076753A"/>
    <w:rsid w:val="00767700"/>
    <w:rsid w:val="00767BFE"/>
    <w:rsid w:val="00770278"/>
    <w:rsid w:val="007709FD"/>
    <w:rsid w:val="00770B2F"/>
    <w:rsid w:val="00770E3C"/>
    <w:rsid w:val="00771228"/>
    <w:rsid w:val="00771934"/>
    <w:rsid w:val="00771C23"/>
    <w:rsid w:val="0077225B"/>
    <w:rsid w:val="00772681"/>
    <w:rsid w:val="007728D4"/>
    <w:rsid w:val="007729EA"/>
    <w:rsid w:val="00772B7F"/>
    <w:rsid w:val="007730AD"/>
    <w:rsid w:val="00773677"/>
    <w:rsid w:val="00773E14"/>
    <w:rsid w:val="00773E57"/>
    <w:rsid w:val="0077403D"/>
    <w:rsid w:val="0077418F"/>
    <w:rsid w:val="00774A63"/>
    <w:rsid w:val="00774A93"/>
    <w:rsid w:val="00774D90"/>
    <w:rsid w:val="00774F76"/>
    <w:rsid w:val="00774FDE"/>
    <w:rsid w:val="0077542A"/>
    <w:rsid w:val="007758EA"/>
    <w:rsid w:val="007762D1"/>
    <w:rsid w:val="007773FA"/>
    <w:rsid w:val="00777614"/>
    <w:rsid w:val="00777A1A"/>
    <w:rsid w:val="00777BEF"/>
    <w:rsid w:val="007800DB"/>
    <w:rsid w:val="007808AA"/>
    <w:rsid w:val="00780979"/>
    <w:rsid w:val="00780B3C"/>
    <w:rsid w:val="0078185A"/>
    <w:rsid w:val="00781894"/>
    <w:rsid w:val="00782828"/>
    <w:rsid w:val="00782DEC"/>
    <w:rsid w:val="007833B3"/>
    <w:rsid w:val="0078385B"/>
    <w:rsid w:val="00783F5D"/>
    <w:rsid w:val="007843ED"/>
    <w:rsid w:val="00784595"/>
    <w:rsid w:val="007846CE"/>
    <w:rsid w:val="00784796"/>
    <w:rsid w:val="007849F5"/>
    <w:rsid w:val="00785008"/>
    <w:rsid w:val="00785098"/>
    <w:rsid w:val="007858E3"/>
    <w:rsid w:val="007861DE"/>
    <w:rsid w:val="0078651D"/>
    <w:rsid w:val="00786C59"/>
    <w:rsid w:val="00786F9C"/>
    <w:rsid w:val="00787287"/>
    <w:rsid w:val="00787359"/>
    <w:rsid w:val="00790325"/>
    <w:rsid w:val="007912E1"/>
    <w:rsid w:val="00791B79"/>
    <w:rsid w:val="00791E0F"/>
    <w:rsid w:val="00792216"/>
    <w:rsid w:val="00792365"/>
    <w:rsid w:val="00792709"/>
    <w:rsid w:val="00792734"/>
    <w:rsid w:val="0079283C"/>
    <w:rsid w:val="00792C88"/>
    <w:rsid w:val="00792D87"/>
    <w:rsid w:val="00793A96"/>
    <w:rsid w:val="00793B6E"/>
    <w:rsid w:val="00793C13"/>
    <w:rsid w:val="00794FCC"/>
    <w:rsid w:val="0079527D"/>
    <w:rsid w:val="0079571D"/>
    <w:rsid w:val="007957E1"/>
    <w:rsid w:val="00795A48"/>
    <w:rsid w:val="00795AA4"/>
    <w:rsid w:val="0079645D"/>
    <w:rsid w:val="007967D6"/>
    <w:rsid w:val="00796A75"/>
    <w:rsid w:val="00796E22"/>
    <w:rsid w:val="00797139"/>
    <w:rsid w:val="00797857"/>
    <w:rsid w:val="00797887"/>
    <w:rsid w:val="00797ED7"/>
    <w:rsid w:val="007A0BD5"/>
    <w:rsid w:val="007A0F47"/>
    <w:rsid w:val="007A1017"/>
    <w:rsid w:val="007A13DF"/>
    <w:rsid w:val="007A13F8"/>
    <w:rsid w:val="007A2D30"/>
    <w:rsid w:val="007A2E61"/>
    <w:rsid w:val="007A3087"/>
    <w:rsid w:val="007A3385"/>
    <w:rsid w:val="007A3B74"/>
    <w:rsid w:val="007A3BC3"/>
    <w:rsid w:val="007A3D27"/>
    <w:rsid w:val="007A44AE"/>
    <w:rsid w:val="007A4568"/>
    <w:rsid w:val="007A4616"/>
    <w:rsid w:val="007A4C67"/>
    <w:rsid w:val="007A4F75"/>
    <w:rsid w:val="007A4FAB"/>
    <w:rsid w:val="007A54ED"/>
    <w:rsid w:val="007A5561"/>
    <w:rsid w:val="007A59D7"/>
    <w:rsid w:val="007A62F5"/>
    <w:rsid w:val="007A7396"/>
    <w:rsid w:val="007B02DC"/>
    <w:rsid w:val="007B0558"/>
    <w:rsid w:val="007B0947"/>
    <w:rsid w:val="007B113C"/>
    <w:rsid w:val="007B12DF"/>
    <w:rsid w:val="007B22B3"/>
    <w:rsid w:val="007B2814"/>
    <w:rsid w:val="007B2C04"/>
    <w:rsid w:val="007B2EBE"/>
    <w:rsid w:val="007B3217"/>
    <w:rsid w:val="007B327C"/>
    <w:rsid w:val="007B3AF7"/>
    <w:rsid w:val="007B3C73"/>
    <w:rsid w:val="007B435D"/>
    <w:rsid w:val="007B56D6"/>
    <w:rsid w:val="007B5B02"/>
    <w:rsid w:val="007B5DD4"/>
    <w:rsid w:val="007B60EE"/>
    <w:rsid w:val="007B671A"/>
    <w:rsid w:val="007B7105"/>
    <w:rsid w:val="007B7123"/>
    <w:rsid w:val="007B79C6"/>
    <w:rsid w:val="007B7AA6"/>
    <w:rsid w:val="007B7D63"/>
    <w:rsid w:val="007C028D"/>
    <w:rsid w:val="007C0374"/>
    <w:rsid w:val="007C0621"/>
    <w:rsid w:val="007C1063"/>
    <w:rsid w:val="007C18C0"/>
    <w:rsid w:val="007C200D"/>
    <w:rsid w:val="007C2CEE"/>
    <w:rsid w:val="007C2E11"/>
    <w:rsid w:val="007C38B5"/>
    <w:rsid w:val="007C47B4"/>
    <w:rsid w:val="007C4EB3"/>
    <w:rsid w:val="007C55F8"/>
    <w:rsid w:val="007C57CF"/>
    <w:rsid w:val="007C5B48"/>
    <w:rsid w:val="007C6820"/>
    <w:rsid w:val="007C6F0B"/>
    <w:rsid w:val="007C6F34"/>
    <w:rsid w:val="007C72B2"/>
    <w:rsid w:val="007C7303"/>
    <w:rsid w:val="007C7643"/>
    <w:rsid w:val="007C793D"/>
    <w:rsid w:val="007D0A5E"/>
    <w:rsid w:val="007D1275"/>
    <w:rsid w:val="007D247D"/>
    <w:rsid w:val="007D2696"/>
    <w:rsid w:val="007D2820"/>
    <w:rsid w:val="007D2E94"/>
    <w:rsid w:val="007D34A2"/>
    <w:rsid w:val="007D35DE"/>
    <w:rsid w:val="007D3880"/>
    <w:rsid w:val="007D3C30"/>
    <w:rsid w:val="007D45F7"/>
    <w:rsid w:val="007D4966"/>
    <w:rsid w:val="007D4C3A"/>
    <w:rsid w:val="007D5703"/>
    <w:rsid w:val="007D613C"/>
    <w:rsid w:val="007D61C6"/>
    <w:rsid w:val="007D61D4"/>
    <w:rsid w:val="007D6AAF"/>
    <w:rsid w:val="007D6DE2"/>
    <w:rsid w:val="007D6E6A"/>
    <w:rsid w:val="007D6F9C"/>
    <w:rsid w:val="007D7136"/>
    <w:rsid w:val="007D7C58"/>
    <w:rsid w:val="007E01AD"/>
    <w:rsid w:val="007E02C7"/>
    <w:rsid w:val="007E0814"/>
    <w:rsid w:val="007E094F"/>
    <w:rsid w:val="007E1094"/>
    <w:rsid w:val="007E1290"/>
    <w:rsid w:val="007E1385"/>
    <w:rsid w:val="007E13B2"/>
    <w:rsid w:val="007E1569"/>
    <w:rsid w:val="007E17ED"/>
    <w:rsid w:val="007E1A0C"/>
    <w:rsid w:val="007E1CA5"/>
    <w:rsid w:val="007E1CA8"/>
    <w:rsid w:val="007E1EE8"/>
    <w:rsid w:val="007E2257"/>
    <w:rsid w:val="007E2A8B"/>
    <w:rsid w:val="007E30A5"/>
    <w:rsid w:val="007E339A"/>
    <w:rsid w:val="007E33DE"/>
    <w:rsid w:val="007E3846"/>
    <w:rsid w:val="007E3AE6"/>
    <w:rsid w:val="007E3CAB"/>
    <w:rsid w:val="007E4021"/>
    <w:rsid w:val="007E47F8"/>
    <w:rsid w:val="007E4DDD"/>
    <w:rsid w:val="007E60D9"/>
    <w:rsid w:val="007E61FF"/>
    <w:rsid w:val="007E67AA"/>
    <w:rsid w:val="007E7265"/>
    <w:rsid w:val="007F0203"/>
    <w:rsid w:val="007F0275"/>
    <w:rsid w:val="007F0B76"/>
    <w:rsid w:val="007F10B1"/>
    <w:rsid w:val="007F10F3"/>
    <w:rsid w:val="007F1564"/>
    <w:rsid w:val="007F242F"/>
    <w:rsid w:val="007F2BD7"/>
    <w:rsid w:val="007F4449"/>
    <w:rsid w:val="007F446C"/>
    <w:rsid w:val="007F51DF"/>
    <w:rsid w:val="007F54D5"/>
    <w:rsid w:val="007F5701"/>
    <w:rsid w:val="007F5BF4"/>
    <w:rsid w:val="007F615E"/>
    <w:rsid w:val="007F6832"/>
    <w:rsid w:val="0080052A"/>
    <w:rsid w:val="008007A8"/>
    <w:rsid w:val="008007D1"/>
    <w:rsid w:val="00800C6C"/>
    <w:rsid w:val="00800EB4"/>
    <w:rsid w:val="00800FB6"/>
    <w:rsid w:val="00801698"/>
    <w:rsid w:val="00802368"/>
    <w:rsid w:val="00802562"/>
    <w:rsid w:val="008025D8"/>
    <w:rsid w:val="00803021"/>
    <w:rsid w:val="008035F2"/>
    <w:rsid w:val="00803B5D"/>
    <w:rsid w:val="00803C7E"/>
    <w:rsid w:val="00804102"/>
    <w:rsid w:val="0080437C"/>
    <w:rsid w:val="008045E6"/>
    <w:rsid w:val="00804B45"/>
    <w:rsid w:val="00805742"/>
    <w:rsid w:val="00805D06"/>
    <w:rsid w:val="008060D3"/>
    <w:rsid w:val="008061E8"/>
    <w:rsid w:val="008063FC"/>
    <w:rsid w:val="00806FA7"/>
    <w:rsid w:val="00807277"/>
    <w:rsid w:val="00807768"/>
    <w:rsid w:val="00807CDA"/>
    <w:rsid w:val="008103B6"/>
    <w:rsid w:val="00810790"/>
    <w:rsid w:val="00810ECC"/>
    <w:rsid w:val="00811D29"/>
    <w:rsid w:val="00812AC0"/>
    <w:rsid w:val="00812C58"/>
    <w:rsid w:val="00812D0A"/>
    <w:rsid w:val="00812F91"/>
    <w:rsid w:val="008131D5"/>
    <w:rsid w:val="00813A10"/>
    <w:rsid w:val="008150DF"/>
    <w:rsid w:val="00815415"/>
    <w:rsid w:val="008154F6"/>
    <w:rsid w:val="0081597D"/>
    <w:rsid w:val="00815AF9"/>
    <w:rsid w:val="00815F54"/>
    <w:rsid w:val="00816009"/>
    <w:rsid w:val="0081671C"/>
    <w:rsid w:val="00816746"/>
    <w:rsid w:val="0081678B"/>
    <w:rsid w:val="0081696A"/>
    <w:rsid w:val="00816CCB"/>
    <w:rsid w:val="00816F3E"/>
    <w:rsid w:val="00817029"/>
    <w:rsid w:val="0081752C"/>
    <w:rsid w:val="0082099C"/>
    <w:rsid w:val="00821B27"/>
    <w:rsid w:val="00821EE2"/>
    <w:rsid w:val="0082280C"/>
    <w:rsid w:val="0082287B"/>
    <w:rsid w:val="008228EE"/>
    <w:rsid w:val="00822993"/>
    <w:rsid w:val="008231F5"/>
    <w:rsid w:val="00823282"/>
    <w:rsid w:val="008235E4"/>
    <w:rsid w:val="008239A5"/>
    <w:rsid w:val="00823E6B"/>
    <w:rsid w:val="00824107"/>
    <w:rsid w:val="008246DF"/>
    <w:rsid w:val="00825AFF"/>
    <w:rsid w:val="008266D4"/>
    <w:rsid w:val="00826A6D"/>
    <w:rsid w:val="00826EE8"/>
    <w:rsid w:val="008271C9"/>
    <w:rsid w:val="008275F8"/>
    <w:rsid w:val="0082771F"/>
    <w:rsid w:val="00827D41"/>
    <w:rsid w:val="00827F28"/>
    <w:rsid w:val="00830611"/>
    <w:rsid w:val="008306A1"/>
    <w:rsid w:val="0083108F"/>
    <w:rsid w:val="0083172A"/>
    <w:rsid w:val="0083184F"/>
    <w:rsid w:val="00831A5E"/>
    <w:rsid w:val="008324DA"/>
    <w:rsid w:val="008328C3"/>
    <w:rsid w:val="00833485"/>
    <w:rsid w:val="0083355A"/>
    <w:rsid w:val="008339A2"/>
    <w:rsid w:val="00834BE7"/>
    <w:rsid w:val="00834D0C"/>
    <w:rsid w:val="00834F4E"/>
    <w:rsid w:val="0083552F"/>
    <w:rsid w:val="008357BE"/>
    <w:rsid w:val="00835851"/>
    <w:rsid w:val="00835A4F"/>
    <w:rsid w:val="00835FAD"/>
    <w:rsid w:val="0083610A"/>
    <w:rsid w:val="00836539"/>
    <w:rsid w:val="00836874"/>
    <w:rsid w:val="00836E8E"/>
    <w:rsid w:val="008370CC"/>
    <w:rsid w:val="008379DD"/>
    <w:rsid w:val="00837A4D"/>
    <w:rsid w:val="00837EE1"/>
    <w:rsid w:val="00837F79"/>
    <w:rsid w:val="008417D3"/>
    <w:rsid w:val="00842838"/>
    <w:rsid w:val="00842ED7"/>
    <w:rsid w:val="0084320E"/>
    <w:rsid w:val="0084331A"/>
    <w:rsid w:val="0084334A"/>
    <w:rsid w:val="00843585"/>
    <w:rsid w:val="00843984"/>
    <w:rsid w:val="00845467"/>
    <w:rsid w:val="008456B4"/>
    <w:rsid w:val="00845908"/>
    <w:rsid w:val="00845C8B"/>
    <w:rsid w:val="0084642F"/>
    <w:rsid w:val="0084657A"/>
    <w:rsid w:val="0084669E"/>
    <w:rsid w:val="00846AD2"/>
    <w:rsid w:val="00846B43"/>
    <w:rsid w:val="00846BF1"/>
    <w:rsid w:val="00846CD5"/>
    <w:rsid w:val="00846E01"/>
    <w:rsid w:val="00847215"/>
    <w:rsid w:val="00847534"/>
    <w:rsid w:val="0085014A"/>
    <w:rsid w:val="00850240"/>
    <w:rsid w:val="00850644"/>
    <w:rsid w:val="008512E0"/>
    <w:rsid w:val="00851C62"/>
    <w:rsid w:val="00851CE2"/>
    <w:rsid w:val="008533D3"/>
    <w:rsid w:val="00853BDF"/>
    <w:rsid w:val="00854540"/>
    <w:rsid w:val="00855768"/>
    <w:rsid w:val="00855B3E"/>
    <w:rsid w:val="00855B81"/>
    <w:rsid w:val="00855F34"/>
    <w:rsid w:val="0085617E"/>
    <w:rsid w:val="008562F6"/>
    <w:rsid w:val="0085653B"/>
    <w:rsid w:val="008569BA"/>
    <w:rsid w:val="00856BF5"/>
    <w:rsid w:val="00856E20"/>
    <w:rsid w:val="00856FDE"/>
    <w:rsid w:val="00857CC7"/>
    <w:rsid w:val="00857E55"/>
    <w:rsid w:val="00860229"/>
    <w:rsid w:val="008608A5"/>
    <w:rsid w:val="00860C4F"/>
    <w:rsid w:val="00860CEA"/>
    <w:rsid w:val="00861878"/>
    <w:rsid w:val="008618A1"/>
    <w:rsid w:val="00861C9D"/>
    <w:rsid w:val="00863182"/>
    <w:rsid w:val="008633BC"/>
    <w:rsid w:val="00863A22"/>
    <w:rsid w:val="008640CC"/>
    <w:rsid w:val="008641FF"/>
    <w:rsid w:val="00864527"/>
    <w:rsid w:val="008648CD"/>
    <w:rsid w:val="00865786"/>
    <w:rsid w:val="008659E5"/>
    <w:rsid w:val="008661A7"/>
    <w:rsid w:val="0086641E"/>
    <w:rsid w:val="00866A19"/>
    <w:rsid w:val="00866A6B"/>
    <w:rsid w:val="00867223"/>
    <w:rsid w:val="00867600"/>
    <w:rsid w:val="008676CF"/>
    <w:rsid w:val="00867FC4"/>
    <w:rsid w:val="00870654"/>
    <w:rsid w:val="00870A66"/>
    <w:rsid w:val="008728F9"/>
    <w:rsid w:val="00872B66"/>
    <w:rsid w:val="008732E1"/>
    <w:rsid w:val="0087352F"/>
    <w:rsid w:val="008739D0"/>
    <w:rsid w:val="0087401B"/>
    <w:rsid w:val="0087498F"/>
    <w:rsid w:val="00874F9F"/>
    <w:rsid w:val="00875448"/>
    <w:rsid w:val="00875742"/>
    <w:rsid w:val="0087628C"/>
    <w:rsid w:val="0087635D"/>
    <w:rsid w:val="00876E39"/>
    <w:rsid w:val="0087709D"/>
    <w:rsid w:val="008770F1"/>
    <w:rsid w:val="00877259"/>
    <w:rsid w:val="00877DEA"/>
    <w:rsid w:val="00880266"/>
    <w:rsid w:val="008803FB"/>
    <w:rsid w:val="00880621"/>
    <w:rsid w:val="00881316"/>
    <w:rsid w:val="00881586"/>
    <w:rsid w:val="0088163E"/>
    <w:rsid w:val="00881ABE"/>
    <w:rsid w:val="00881B1F"/>
    <w:rsid w:val="0088230F"/>
    <w:rsid w:val="008829B7"/>
    <w:rsid w:val="00882C29"/>
    <w:rsid w:val="00882D30"/>
    <w:rsid w:val="00883D5D"/>
    <w:rsid w:val="00883F0E"/>
    <w:rsid w:val="0088402A"/>
    <w:rsid w:val="008845A0"/>
    <w:rsid w:val="00884BD5"/>
    <w:rsid w:val="00885095"/>
    <w:rsid w:val="00885C79"/>
    <w:rsid w:val="0088640B"/>
    <w:rsid w:val="0088672E"/>
    <w:rsid w:val="00886DC8"/>
    <w:rsid w:val="00887002"/>
    <w:rsid w:val="0088786E"/>
    <w:rsid w:val="00887A7F"/>
    <w:rsid w:val="00887ECB"/>
    <w:rsid w:val="00890254"/>
    <w:rsid w:val="00890300"/>
    <w:rsid w:val="008914C1"/>
    <w:rsid w:val="008921EC"/>
    <w:rsid w:val="008928E1"/>
    <w:rsid w:val="00892B2E"/>
    <w:rsid w:val="00892C66"/>
    <w:rsid w:val="00892DAF"/>
    <w:rsid w:val="00893C92"/>
    <w:rsid w:val="00893CC0"/>
    <w:rsid w:val="00894472"/>
    <w:rsid w:val="0089483B"/>
    <w:rsid w:val="00894B3A"/>
    <w:rsid w:val="00895003"/>
    <w:rsid w:val="008958D7"/>
    <w:rsid w:val="00895D54"/>
    <w:rsid w:val="00895E12"/>
    <w:rsid w:val="00896CD0"/>
    <w:rsid w:val="0089723D"/>
    <w:rsid w:val="008973B6"/>
    <w:rsid w:val="00897574"/>
    <w:rsid w:val="008977EE"/>
    <w:rsid w:val="00897823"/>
    <w:rsid w:val="008978C2"/>
    <w:rsid w:val="008A05D9"/>
    <w:rsid w:val="008A0C69"/>
    <w:rsid w:val="008A14C9"/>
    <w:rsid w:val="008A173F"/>
    <w:rsid w:val="008A181B"/>
    <w:rsid w:val="008A194E"/>
    <w:rsid w:val="008A1BF4"/>
    <w:rsid w:val="008A1C8C"/>
    <w:rsid w:val="008A1EA2"/>
    <w:rsid w:val="008A2E6D"/>
    <w:rsid w:val="008A3A99"/>
    <w:rsid w:val="008A41C2"/>
    <w:rsid w:val="008A4BB5"/>
    <w:rsid w:val="008A4F68"/>
    <w:rsid w:val="008A5090"/>
    <w:rsid w:val="008A5292"/>
    <w:rsid w:val="008A6201"/>
    <w:rsid w:val="008A72D5"/>
    <w:rsid w:val="008A74C0"/>
    <w:rsid w:val="008A77DE"/>
    <w:rsid w:val="008A7C10"/>
    <w:rsid w:val="008B0031"/>
    <w:rsid w:val="008B024A"/>
    <w:rsid w:val="008B05FA"/>
    <w:rsid w:val="008B2513"/>
    <w:rsid w:val="008B2943"/>
    <w:rsid w:val="008B2D56"/>
    <w:rsid w:val="008B319B"/>
    <w:rsid w:val="008B32FF"/>
    <w:rsid w:val="008B35E1"/>
    <w:rsid w:val="008B421C"/>
    <w:rsid w:val="008B5CCD"/>
    <w:rsid w:val="008B670F"/>
    <w:rsid w:val="008B6F2D"/>
    <w:rsid w:val="008B736F"/>
    <w:rsid w:val="008B7C9D"/>
    <w:rsid w:val="008B7D7E"/>
    <w:rsid w:val="008C0586"/>
    <w:rsid w:val="008C075F"/>
    <w:rsid w:val="008C0AB8"/>
    <w:rsid w:val="008C0FE1"/>
    <w:rsid w:val="008C103A"/>
    <w:rsid w:val="008C1253"/>
    <w:rsid w:val="008C1572"/>
    <w:rsid w:val="008C1621"/>
    <w:rsid w:val="008C1834"/>
    <w:rsid w:val="008C1A4D"/>
    <w:rsid w:val="008C2A3D"/>
    <w:rsid w:val="008C3790"/>
    <w:rsid w:val="008C4445"/>
    <w:rsid w:val="008C4BC6"/>
    <w:rsid w:val="008C4F7F"/>
    <w:rsid w:val="008C5707"/>
    <w:rsid w:val="008C5721"/>
    <w:rsid w:val="008C59DB"/>
    <w:rsid w:val="008C62A4"/>
    <w:rsid w:val="008C6A01"/>
    <w:rsid w:val="008C6C41"/>
    <w:rsid w:val="008C6CBF"/>
    <w:rsid w:val="008C6D77"/>
    <w:rsid w:val="008C6D98"/>
    <w:rsid w:val="008C6E95"/>
    <w:rsid w:val="008C74C0"/>
    <w:rsid w:val="008C76C7"/>
    <w:rsid w:val="008C7C3B"/>
    <w:rsid w:val="008C7D93"/>
    <w:rsid w:val="008C7FDA"/>
    <w:rsid w:val="008D1032"/>
    <w:rsid w:val="008D211D"/>
    <w:rsid w:val="008D25C1"/>
    <w:rsid w:val="008D2CF9"/>
    <w:rsid w:val="008D2EA8"/>
    <w:rsid w:val="008D38C0"/>
    <w:rsid w:val="008D3F37"/>
    <w:rsid w:val="008D534B"/>
    <w:rsid w:val="008D5443"/>
    <w:rsid w:val="008D5E7D"/>
    <w:rsid w:val="008D6F3C"/>
    <w:rsid w:val="008D7019"/>
    <w:rsid w:val="008D7C9C"/>
    <w:rsid w:val="008D7E9D"/>
    <w:rsid w:val="008D7FED"/>
    <w:rsid w:val="008E0266"/>
    <w:rsid w:val="008E073C"/>
    <w:rsid w:val="008E07FB"/>
    <w:rsid w:val="008E0F53"/>
    <w:rsid w:val="008E0FE5"/>
    <w:rsid w:val="008E163B"/>
    <w:rsid w:val="008E19D6"/>
    <w:rsid w:val="008E2714"/>
    <w:rsid w:val="008E2963"/>
    <w:rsid w:val="008E3097"/>
    <w:rsid w:val="008E3507"/>
    <w:rsid w:val="008E37AF"/>
    <w:rsid w:val="008E3A92"/>
    <w:rsid w:val="008E3BAD"/>
    <w:rsid w:val="008E5828"/>
    <w:rsid w:val="008E5F63"/>
    <w:rsid w:val="008E679E"/>
    <w:rsid w:val="008E68C6"/>
    <w:rsid w:val="008E6DE3"/>
    <w:rsid w:val="008E7695"/>
    <w:rsid w:val="008E7CFE"/>
    <w:rsid w:val="008F008D"/>
    <w:rsid w:val="008F0160"/>
    <w:rsid w:val="008F06C9"/>
    <w:rsid w:val="008F0942"/>
    <w:rsid w:val="008F0981"/>
    <w:rsid w:val="008F0E94"/>
    <w:rsid w:val="008F100E"/>
    <w:rsid w:val="008F2BB1"/>
    <w:rsid w:val="008F35CF"/>
    <w:rsid w:val="008F40A3"/>
    <w:rsid w:val="008F478A"/>
    <w:rsid w:val="008F4DD9"/>
    <w:rsid w:val="008F4F20"/>
    <w:rsid w:val="008F5249"/>
    <w:rsid w:val="008F640C"/>
    <w:rsid w:val="008F6F05"/>
    <w:rsid w:val="008F731F"/>
    <w:rsid w:val="008F74EF"/>
    <w:rsid w:val="008F75C5"/>
    <w:rsid w:val="008F7642"/>
    <w:rsid w:val="008F7C1B"/>
    <w:rsid w:val="009008C2"/>
    <w:rsid w:val="00900ECF"/>
    <w:rsid w:val="00901780"/>
    <w:rsid w:val="009023DC"/>
    <w:rsid w:val="009025BC"/>
    <w:rsid w:val="00902F8D"/>
    <w:rsid w:val="00903889"/>
    <w:rsid w:val="0090457F"/>
    <w:rsid w:val="00904936"/>
    <w:rsid w:val="00904CF7"/>
    <w:rsid w:val="00904E17"/>
    <w:rsid w:val="00905B0D"/>
    <w:rsid w:val="009061BE"/>
    <w:rsid w:val="00906689"/>
    <w:rsid w:val="009068F8"/>
    <w:rsid w:val="00906A31"/>
    <w:rsid w:val="00906BC8"/>
    <w:rsid w:val="00906D1E"/>
    <w:rsid w:val="00906ED7"/>
    <w:rsid w:val="009071E5"/>
    <w:rsid w:val="00907D3B"/>
    <w:rsid w:val="00910271"/>
    <w:rsid w:val="00910545"/>
    <w:rsid w:val="0091070A"/>
    <w:rsid w:val="00911D7B"/>
    <w:rsid w:val="00911E8E"/>
    <w:rsid w:val="00912391"/>
    <w:rsid w:val="009126A1"/>
    <w:rsid w:val="00912B52"/>
    <w:rsid w:val="00912B94"/>
    <w:rsid w:val="00913665"/>
    <w:rsid w:val="00913BA9"/>
    <w:rsid w:val="00914058"/>
    <w:rsid w:val="009145E2"/>
    <w:rsid w:val="00914C5B"/>
    <w:rsid w:val="00914C89"/>
    <w:rsid w:val="00914F28"/>
    <w:rsid w:val="00914F9A"/>
    <w:rsid w:val="0091525B"/>
    <w:rsid w:val="00915B13"/>
    <w:rsid w:val="009164DF"/>
    <w:rsid w:val="0091659F"/>
    <w:rsid w:val="0091681B"/>
    <w:rsid w:val="00916909"/>
    <w:rsid w:val="009169DD"/>
    <w:rsid w:val="00916C84"/>
    <w:rsid w:val="00916C94"/>
    <w:rsid w:val="00916CD0"/>
    <w:rsid w:val="00916F22"/>
    <w:rsid w:val="00917667"/>
    <w:rsid w:val="009179E7"/>
    <w:rsid w:val="00917D28"/>
    <w:rsid w:val="009204A1"/>
    <w:rsid w:val="009206D4"/>
    <w:rsid w:val="00920F24"/>
    <w:rsid w:val="00920F57"/>
    <w:rsid w:val="00921E0E"/>
    <w:rsid w:val="0092214E"/>
    <w:rsid w:val="00922538"/>
    <w:rsid w:val="009234E6"/>
    <w:rsid w:val="00923C6B"/>
    <w:rsid w:val="00924658"/>
    <w:rsid w:val="00924710"/>
    <w:rsid w:val="00925607"/>
    <w:rsid w:val="009256B0"/>
    <w:rsid w:val="00925D21"/>
    <w:rsid w:val="00925EFC"/>
    <w:rsid w:val="00926038"/>
    <w:rsid w:val="009262B3"/>
    <w:rsid w:val="0092663A"/>
    <w:rsid w:val="009268F1"/>
    <w:rsid w:val="00926DC5"/>
    <w:rsid w:val="009275D8"/>
    <w:rsid w:val="00927A07"/>
    <w:rsid w:val="009309D7"/>
    <w:rsid w:val="00930E30"/>
    <w:rsid w:val="00930F61"/>
    <w:rsid w:val="00931A1E"/>
    <w:rsid w:val="00931BA0"/>
    <w:rsid w:val="00931D0E"/>
    <w:rsid w:val="00931DDD"/>
    <w:rsid w:val="00932A3E"/>
    <w:rsid w:val="00932DD2"/>
    <w:rsid w:val="00932E0D"/>
    <w:rsid w:val="0093349A"/>
    <w:rsid w:val="00934204"/>
    <w:rsid w:val="00934242"/>
    <w:rsid w:val="009345DB"/>
    <w:rsid w:val="009345E8"/>
    <w:rsid w:val="0093480F"/>
    <w:rsid w:val="00934E26"/>
    <w:rsid w:val="00935302"/>
    <w:rsid w:val="00935311"/>
    <w:rsid w:val="00935665"/>
    <w:rsid w:val="009360AA"/>
    <w:rsid w:val="00936355"/>
    <w:rsid w:val="00936936"/>
    <w:rsid w:val="00936B73"/>
    <w:rsid w:val="00936E3C"/>
    <w:rsid w:val="00937601"/>
    <w:rsid w:val="00937E9B"/>
    <w:rsid w:val="00940242"/>
    <w:rsid w:val="00940BAC"/>
    <w:rsid w:val="00941093"/>
    <w:rsid w:val="00941329"/>
    <w:rsid w:val="0094185C"/>
    <w:rsid w:val="00941F7E"/>
    <w:rsid w:val="00942E57"/>
    <w:rsid w:val="00942EE8"/>
    <w:rsid w:val="00943500"/>
    <w:rsid w:val="0094388C"/>
    <w:rsid w:val="00943C79"/>
    <w:rsid w:val="00943E3D"/>
    <w:rsid w:val="00943FEC"/>
    <w:rsid w:val="00944420"/>
    <w:rsid w:val="00944629"/>
    <w:rsid w:val="009449FF"/>
    <w:rsid w:val="00944E7B"/>
    <w:rsid w:val="00944FD9"/>
    <w:rsid w:val="009451CE"/>
    <w:rsid w:val="009460FF"/>
    <w:rsid w:val="009465C5"/>
    <w:rsid w:val="009466FC"/>
    <w:rsid w:val="00946709"/>
    <w:rsid w:val="00947070"/>
    <w:rsid w:val="00947085"/>
    <w:rsid w:val="00947878"/>
    <w:rsid w:val="00947AAB"/>
    <w:rsid w:val="00947DC9"/>
    <w:rsid w:val="009507F0"/>
    <w:rsid w:val="00951602"/>
    <w:rsid w:val="00951769"/>
    <w:rsid w:val="009526BA"/>
    <w:rsid w:val="00952718"/>
    <w:rsid w:val="00952A8C"/>
    <w:rsid w:val="00952BD7"/>
    <w:rsid w:val="009533F0"/>
    <w:rsid w:val="00953B4A"/>
    <w:rsid w:val="00953EB7"/>
    <w:rsid w:val="0095447F"/>
    <w:rsid w:val="009547C9"/>
    <w:rsid w:val="009560CB"/>
    <w:rsid w:val="00956ADC"/>
    <w:rsid w:val="0095708D"/>
    <w:rsid w:val="00957985"/>
    <w:rsid w:val="00957B60"/>
    <w:rsid w:val="0096019B"/>
    <w:rsid w:val="00960A1B"/>
    <w:rsid w:val="00960CA2"/>
    <w:rsid w:val="00960FF9"/>
    <w:rsid w:val="00961748"/>
    <w:rsid w:val="00962117"/>
    <w:rsid w:val="009622CE"/>
    <w:rsid w:val="00962435"/>
    <w:rsid w:val="00962A13"/>
    <w:rsid w:val="00962BCD"/>
    <w:rsid w:val="00962D4E"/>
    <w:rsid w:val="009631B1"/>
    <w:rsid w:val="00963629"/>
    <w:rsid w:val="0096419F"/>
    <w:rsid w:val="009642E1"/>
    <w:rsid w:val="009649E4"/>
    <w:rsid w:val="00965EC0"/>
    <w:rsid w:val="00966AE9"/>
    <w:rsid w:val="00966DF7"/>
    <w:rsid w:val="00967006"/>
    <w:rsid w:val="009675E5"/>
    <w:rsid w:val="00967956"/>
    <w:rsid w:val="00967BFD"/>
    <w:rsid w:val="00967F1A"/>
    <w:rsid w:val="0097029F"/>
    <w:rsid w:val="009703C8"/>
    <w:rsid w:val="009703F6"/>
    <w:rsid w:val="00970FD2"/>
    <w:rsid w:val="00971FD8"/>
    <w:rsid w:val="0097318C"/>
    <w:rsid w:val="009736DE"/>
    <w:rsid w:val="00973A0D"/>
    <w:rsid w:val="00973F02"/>
    <w:rsid w:val="00974949"/>
    <w:rsid w:val="00974C78"/>
    <w:rsid w:val="009756DA"/>
    <w:rsid w:val="0097571B"/>
    <w:rsid w:val="0097574B"/>
    <w:rsid w:val="0097576E"/>
    <w:rsid w:val="00975E3E"/>
    <w:rsid w:val="00975F77"/>
    <w:rsid w:val="00976436"/>
    <w:rsid w:val="00977014"/>
    <w:rsid w:val="0097707B"/>
    <w:rsid w:val="009800F8"/>
    <w:rsid w:val="009802AF"/>
    <w:rsid w:val="009807EE"/>
    <w:rsid w:val="00980868"/>
    <w:rsid w:val="0098114A"/>
    <w:rsid w:val="0098187E"/>
    <w:rsid w:val="00981987"/>
    <w:rsid w:val="00981EFC"/>
    <w:rsid w:val="0098200D"/>
    <w:rsid w:val="0098219B"/>
    <w:rsid w:val="009834A3"/>
    <w:rsid w:val="009836BA"/>
    <w:rsid w:val="009839F3"/>
    <w:rsid w:val="0098418C"/>
    <w:rsid w:val="009855CC"/>
    <w:rsid w:val="0098567E"/>
    <w:rsid w:val="00986887"/>
    <w:rsid w:val="00986B5C"/>
    <w:rsid w:val="00986E3F"/>
    <w:rsid w:val="009870E9"/>
    <w:rsid w:val="00987263"/>
    <w:rsid w:val="009875DD"/>
    <w:rsid w:val="009907CC"/>
    <w:rsid w:val="009915C9"/>
    <w:rsid w:val="009916DA"/>
    <w:rsid w:val="009917C8"/>
    <w:rsid w:val="00991B28"/>
    <w:rsid w:val="00991F6E"/>
    <w:rsid w:val="009926E8"/>
    <w:rsid w:val="00992AB4"/>
    <w:rsid w:val="00992CD4"/>
    <w:rsid w:val="009932DA"/>
    <w:rsid w:val="00993EE8"/>
    <w:rsid w:val="00994682"/>
    <w:rsid w:val="00994939"/>
    <w:rsid w:val="00994AF0"/>
    <w:rsid w:val="00994E5B"/>
    <w:rsid w:val="00994E8F"/>
    <w:rsid w:val="00995484"/>
    <w:rsid w:val="00995675"/>
    <w:rsid w:val="009957F3"/>
    <w:rsid w:val="00995B83"/>
    <w:rsid w:val="00996B34"/>
    <w:rsid w:val="00997162"/>
    <w:rsid w:val="00997605"/>
    <w:rsid w:val="009A0060"/>
    <w:rsid w:val="009A0533"/>
    <w:rsid w:val="009A0AAA"/>
    <w:rsid w:val="009A0CB4"/>
    <w:rsid w:val="009A1357"/>
    <w:rsid w:val="009A16D0"/>
    <w:rsid w:val="009A1D2A"/>
    <w:rsid w:val="009A211C"/>
    <w:rsid w:val="009A25A8"/>
    <w:rsid w:val="009A3713"/>
    <w:rsid w:val="009A4100"/>
    <w:rsid w:val="009A4EFC"/>
    <w:rsid w:val="009A5252"/>
    <w:rsid w:val="009A53F5"/>
    <w:rsid w:val="009A582B"/>
    <w:rsid w:val="009A5C4C"/>
    <w:rsid w:val="009A5F2F"/>
    <w:rsid w:val="009A674F"/>
    <w:rsid w:val="009A6773"/>
    <w:rsid w:val="009A6CD7"/>
    <w:rsid w:val="009A6F7A"/>
    <w:rsid w:val="009A728C"/>
    <w:rsid w:val="009A76A1"/>
    <w:rsid w:val="009B0670"/>
    <w:rsid w:val="009B07B4"/>
    <w:rsid w:val="009B0DD0"/>
    <w:rsid w:val="009B0F07"/>
    <w:rsid w:val="009B1CA7"/>
    <w:rsid w:val="009B2D24"/>
    <w:rsid w:val="009B3655"/>
    <w:rsid w:val="009B379F"/>
    <w:rsid w:val="009B3AB3"/>
    <w:rsid w:val="009B3DCD"/>
    <w:rsid w:val="009B4174"/>
    <w:rsid w:val="009B4443"/>
    <w:rsid w:val="009B4F28"/>
    <w:rsid w:val="009B5583"/>
    <w:rsid w:val="009B566C"/>
    <w:rsid w:val="009B56D4"/>
    <w:rsid w:val="009B58B6"/>
    <w:rsid w:val="009B5F11"/>
    <w:rsid w:val="009B61E7"/>
    <w:rsid w:val="009B630D"/>
    <w:rsid w:val="009B7533"/>
    <w:rsid w:val="009C02A0"/>
    <w:rsid w:val="009C02E2"/>
    <w:rsid w:val="009C0953"/>
    <w:rsid w:val="009C0BBD"/>
    <w:rsid w:val="009C0D53"/>
    <w:rsid w:val="009C13FB"/>
    <w:rsid w:val="009C15EB"/>
    <w:rsid w:val="009C1725"/>
    <w:rsid w:val="009C2468"/>
    <w:rsid w:val="009C31B4"/>
    <w:rsid w:val="009C347E"/>
    <w:rsid w:val="009C3605"/>
    <w:rsid w:val="009C370E"/>
    <w:rsid w:val="009C41B5"/>
    <w:rsid w:val="009C43CB"/>
    <w:rsid w:val="009C4B87"/>
    <w:rsid w:val="009C55D6"/>
    <w:rsid w:val="009C5FF0"/>
    <w:rsid w:val="009C62A7"/>
    <w:rsid w:val="009C6444"/>
    <w:rsid w:val="009C6642"/>
    <w:rsid w:val="009C691E"/>
    <w:rsid w:val="009C72C6"/>
    <w:rsid w:val="009C7C0C"/>
    <w:rsid w:val="009D0620"/>
    <w:rsid w:val="009D113B"/>
    <w:rsid w:val="009D19B0"/>
    <w:rsid w:val="009D1AE1"/>
    <w:rsid w:val="009D1CBB"/>
    <w:rsid w:val="009D202C"/>
    <w:rsid w:val="009D2434"/>
    <w:rsid w:val="009D30DF"/>
    <w:rsid w:val="009D332A"/>
    <w:rsid w:val="009D391E"/>
    <w:rsid w:val="009D4278"/>
    <w:rsid w:val="009D4F80"/>
    <w:rsid w:val="009D4FD1"/>
    <w:rsid w:val="009D656A"/>
    <w:rsid w:val="009D693A"/>
    <w:rsid w:val="009D6B1E"/>
    <w:rsid w:val="009D71F2"/>
    <w:rsid w:val="009D72E2"/>
    <w:rsid w:val="009D7EFB"/>
    <w:rsid w:val="009E0ADF"/>
    <w:rsid w:val="009E1D7D"/>
    <w:rsid w:val="009E2615"/>
    <w:rsid w:val="009E2B75"/>
    <w:rsid w:val="009E2E77"/>
    <w:rsid w:val="009E384E"/>
    <w:rsid w:val="009E39E0"/>
    <w:rsid w:val="009E3DB0"/>
    <w:rsid w:val="009E3EC1"/>
    <w:rsid w:val="009E4F39"/>
    <w:rsid w:val="009E5904"/>
    <w:rsid w:val="009E59E6"/>
    <w:rsid w:val="009E5FB8"/>
    <w:rsid w:val="009E6831"/>
    <w:rsid w:val="009E6D09"/>
    <w:rsid w:val="009E7350"/>
    <w:rsid w:val="009E739D"/>
    <w:rsid w:val="009E74F4"/>
    <w:rsid w:val="009E7597"/>
    <w:rsid w:val="009E7B3A"/>
    <w:rsid w:val="009E7E3E"/>
    <w:rsid w:val="009F0305"/>
    <w:rsid w:val="009F0432"/>
    <w:rsid w:val="009F0B46"/>
    <w:rsid w:val="009F0B97"/>
    <w:rsid w:val="009F0E4A"/>
    <w:rsid w:val="009F12A7"/>
    <w:rsid w:val="009F229C"/>
    <w:rsid w:val="009F2631"/>
    <w:rsid w:val="009F2FE0"/>
    <w:rsid w:val="009F346C"/>
    <w:rsid w:val="009F34F9"/>
    <w:rsid w:val="009F361E"/>
    <w:rsid w:val="009F3985"/>
    <w:rsid w:val="009F4CA3"/>
    <w:rsid w:val="009F5077"/>
    <w:rsid w:val="009F51E7"/>
    <w:rsid w:val="009F52D2"/>
    <w:rsid w:val="009F54A8"/>
    <w:rsid w:val="009F5A49"/>
    <w:rsid w:val="009F65AB"/>
    <w:rsid w:val="009F6BCD"/>
    <w:rsid w:val="009F70EF"/>
    <w:rsid w:val="009F7352"/>
    <w:rsid w:val="009F7FFD"/>
    <w:rsid w:val="00A00359"/>
    <w:rsid w:val="00A0059B"/>
    <w:rsid w:val="00A0080A"/>
    <w:rsid w:val="00A00B31"/>
    <w:rsid w:val="00A00D4C"/>
    <w:rsid w:val="00A00F2D"/>
    <w:rsid w:val="00A013F4"/>
    <w:rsid w:val="00A01856"/>
    <w:rsid w:val="00A01F92"/>
    <w:rsid w:val="00A0239F"/>
    <w:rsid w:val="00A0247F"/>
    <w:rsid w:val="00A02725"/>
    <w:rsid w:val="00A02C2A"/>
    <w:rsid w:val="00A03323"/>
    <w:rsid w:val="00A04228"/>
    <w:rsid w:val="00A04EAF"/>
    <w:rsid w:val="00A05510"/>
    <w:rsid w:val="00A05941"/>
    <w:rsid w:val="00A060E2"/>
    <w:rsid w:val="00A0687C"/>
    <w:rsid w:val="00A069A1"/>
    <w:rsid w:val="00A07273"/>
    <w:rsid w:val="00A076FB"/>
    <w:rsid w:val="00A07E56"/>
    <w:rsid w:val="00A07F8C"/>
    <w:rsid w:val="00A104CE"/>
    <w:rsid w:val="00A10816"/>
    <w:rsid w:val="00A10CFD"/>
    <w:rsid w:val="00A1106D"/>
    <w:rsid w:val="00A110CC"/>
    <w:rsid w:val="00A11395"/>
    <w:rsid w:val="00A11594"/>
    <w:rsid w:val="00A11998"/>
    <w:rsid w:val="00A11E79"/>
    <w:rsid w:val="00A1242A"/>
    <w:rsid w:val="00A12511"/>
    <w:rsid w:val="00A129E6"/>
    <w:rsid w:val="00A1349F"/>
    <w:rsid w:val="00A13C70"/>
    <w:rsid w:val="00A143B8"/>
    <w:rsid w:val="00A15113"/>
    <w:rsid w:val="00A1578C"/>
    <w:rsid w:val="00A15B2B"/>
    <w:rsid w:val="00A16497"/>
    <w:rsid w:val="00A16619"/>
    <w:rsid w:val="00A16885"/>
    <w:rsid w:val="00A201DB"/>
    <w:rsid w:val="00A20284"/>
    <w:rsid w:val="00A2046E"/>
    <w:rsid w:val="00A20988"/>
    <w:rsid w:val="00A20BBC"/>
    <w:rsid w:val="00A21063"/>
    <w:rsid w:val="00A2135B"/>
    <w:rsid w:val="00A21697"/>
    <w:rsid w:val="00A21D3A"/>
    <w:rsid w:val="00A21D41"/>
    <w:rsid w:val="00A222D1"/>
    <w:rsid w:val="00A22309"/>
    <w:rsid w:val="00A22DC3"/>
    <w:rsid w:val="00A230C9"/>
    <w:rsid w:val="00A2341D"/>
    <w:rsid w:val="00A234C7"/>
    <w:rsid w:val="00A2382E"/>
    <w:rsid w:val="00A23E8D"/>
    <w:rsid w:val="00A24942"/>
    <w:rsid w:val="00A24ACC"/>
    <w:rsid w:val="00A24E15"/>
    <w:rsid w:val="00A254B3"/>
    <w:rsid w:val="00A25A45"/>
    <w:rsid w:val="00A25C2A"/>
    <w:rsid w:val="00A25D31"/>
    <w:rsid w:val="00A26868"/>
    <w:rsid w:val="00A2768F"/>
    <w:rsid w:val="00A27FB9"/>
    <w:rsid w:val="00A306BA"/>
    <w:rsid w:val="00A31362"/>
    <w:rsid w:val="00A31399"/>
    <w:rsid w:val="00A313D8"/>
    <w:rsid w:val="00A31F43"/>
    <w:rsid w:val="00A32019"/>
    <w:rsid w:val="00A3206C"/>
    <w:rsid w:val="00A32A92"/>
    <w:rsid w:val="00A33DDF"/>
    <w:rsid w:val="00A34376"/>
    <w:rsid w:val="00A344E5"/>
    <w:rsid w:val="00A34AB5"/>
    <w:rsid w:val="00A34BF3"/>
    <w:rsid w:val="00A35072"/>
    <w:rsid w:val="00A3525B"/>
    <w:rsid w:val="00A355D2"/>
    <w:rsid w:val="00A36701"/>
    <w:rsid w:val="00A36C1F"/>
    <w:rsid w:val="00A40807"/>
    <w:rsid w:val="00A40B57"/>
    <w:rsid w:val="00A41166"/>
    <w:rsid w:val="00A416F4"/>
    <w:rsid w:val="00A41785"/>
    <w:rsid w:val="00A42BC2"/>
    <w:rsid w:val="00A4368A"/>
    <w:rsid w:val="00A4390E"/>
    <w:rsid w:val="00A439C5"/>
    <w:rsid w:val="00A44984"/>
    <w:rsid w:val="00A44E16"/>
    <w:rsid w:val="00A44EE4"/>
    <w:rsid w:val="00A476D6"/>
    <w:rsid w:val="00A478A7"/>
    <w:rsid w:val="00A4790D"/>
    <w:rsid w:val="00A47C0C"/>
    <w:rsid w:val="00A5014C"/>
    <w:rsid w:val="00A504CC"/>
    <w:rsid w:val="00A50988"/>
    <w:rsid w:val="00A50D47"/>
    <w:rsid w:val="00A515AA"/>
    <w:rsid w:val="00A51702"/>
    <w:rsid w:val="00A51EA1"/>
    <w:rsid w:val="00A527C8"/>
    <w:rsid w:val="00A53232"/>
    <w:rsid w:val="00A537A6"/>
    <w:rsid w:val="00A5386B"/>
    <w:rsid w:val="00A53B5C"/>
    <w:rsid w:val="00A53E36"/>
    <w:rsid w:val="00A53E8D"/>
    <w:rsid w:val="00A54551"/>
    <w:rsid w:val="00A54605"/>
    <w:rsid w:val="00A5568B"/>
    <w:rsid w:val="00A559A0"/>
    <w:rsid w:val="00A55BED"/>
    <w:rsid w:val="00A56668"/>
    <w:rsid w:val="00A569A0"/>
    <w:rsid w:val="00A56B3B"/>
    <w:rsid w:val="00A5704A"/>
    <w:rsid w:val="00A571EC"/>
    <w:rsid w:val="00A6011E"/>
    <w:rsid w:val="00A60B99"/>
    <w:rsid w:val="00A60FA6"/>
    <w:rsid w:val="00A6102E"/>
    <w:rsid w:val="00A61434"/>
    <w:rsid w:val="00A614C4"/>
    <w:rsid w:val="00A614E0"/>
    <w:rsid w:val="00A61C0C"/>
    <w:rsid w:val="00A62293"/>
    <w:rsid w:val="00A6380C"/>
    <w:rsid w:val="00A6386A"/>
    <w:rsid w:val="00A63F6E"/>
    <w:rsid w:val="00A649F1"/>
    <w:rsid w:val="00A64CAD"/>
    <w:rsid w:val="00A651A6"/>
    <w:rsid w:val="00A653C8"/>
    <w:rsid w:val="00A65C1F"/>
    <w:rsid w:val="00A661C3"/>
    <w:rsid w:val="00A67002"/>
    <w:rsid w:val="00A67CB5"/>
    <w:rsid w:val="00A70921"/>
    <w:rsid w:val="00A70B4B"/>
    <w:rsid w:val="00A718DA"/>
    <w:rsid w:val="00A7195A"/>
    <w:rsid w:val="00A71D77"/>
    <w:rsid w:val="00A71F50"/>
    <w:rsid w:val="00A730D4"/>
    <w:rsid w:val="00A73154"/>
    <w:rsid w:val="00A736DF"/>
    <w:rsid w:val="00A73A85"/>
    <w:rsid w:val="00A73B2F"/>
    <w:rsid w:val="00A7422A"/>
    <w:rsid w:val="00A7435B"/>
    <w:rsid w:val="00A748C7"/>
    <w:rsid w:val="00A74E57"/>
    <w:rsid w:val="00A74EBE"/>
    <w:rsid w:val="00A74F32"/>
    <w:rsid w:val="00A75138"/>
    <w:rsid w:val="00A7518B"/>
    <w:rsid w:val="00A76269"/>
    <w:rsid w:val="00A76FC6"/>
    <w:rsid w:val="00A770A4"/>
    <w:rsid w:val="00A77A30"/>
    <w:rsid w:val="00A77E8D"/>
    <w:rsid w:val="00A805C1"/>
    <w:rsid w:val="00A80908"/>
    <w:rsid w:val="00A8122D"/>
    <w:rsid w:val="00A82919"/>
    <w:rsid w:val="00A83551"/>
    <w:rsid w:val="00A83744"/>
    <w:rsid w:val="00A83CC8"/>
    <w:rsid w:val="00A855D5"/>
    <w:rsid w:val="00A863E9"/>
    <w:rsid w:val="00A8655C"/>
    <w:rsid w:val="00A8721A"/>
    <w:rsid w:val="00A8788A"/>
    <w:rsid w:val="00A90135"/>
    <w:rsid w:val="00A90167"/>
    <w:rsid w:val="00A90372"/>
    <w:rsid w:val="00A90448"/>
    <w:rsid w:val="00A90763"/>
    <w:rsid w:val="00A90DB1"/>
    <w:rsid w:val="00A924A9"/>
    <w:rsid w:val="00A927DF"/>
    <w:rsid w:val="00A930EF"/>
    <w:rsid w:val="00A932E5"/>
    <w:rsid w:val="00A938F4"/>
    <w:rsid w:val="00A9443D"/>
    <w:rsid w:val="00A94BEB"/>
    <w:rsid w:val="00A95060"/>
    <w:rsid w:val="00A95458"/>
    <w:rsid w:val="00A95788"/>
    <w:rsid w:val="00A95A34"/>
    <w:rsid w:val="00A95CC6"/>
    <w:rsid w:val="00A962C9"/>
    <w:rsid w:val="00A97B9E"/>
    <w:rsid w:val="00AA03E1"/>
    <w:rsid w:val="00AA0533"/>
    <w:rsid w:val="00AA0739"/>
    <w:rsid w:val="00AA1D2F"/>
    <w:rsid w:val="00AA203C"/>
    <w:rsid w:val="00AA20FB"/>
    <w:rsid w:val="00AA2674"/>
    <w:rsid w:val="00AA2B8A"/>
    <w:rsid w:val="00AA3774"/>
    <w:rsid w:val="00AA3801"/>
    <w:rsid w:val="00AA49BF"/>
    <w:rsid w:val="00AA4DBD"/>
    <w:rsid w:val="00AA4E59"/>
    <w:rsid w:val="00AA538A"/>
    <w:rsid w:val="00AA5C3D"/>
    <w:rsid w:val="00AA5D89"/>
    <w:rsid w:val="00AA6AB9"/>
    <w:rsid w:val="00AA6FF9"/>
    <w:rsid w:val="00AA7529"/>
    <w:rsid w:val="00AA7545"/>
    <w:rsid w:val="00AA78A7"/>
    <w:rsid w:val="00AB148D"/>
    <w:rsid w:val="00AB1696"/>
    <w:rsid w:val="00AB1BDE"/>
    <w:rsid w:val="00AB201D"/>
    <w:rsid w:val="00AB240C"/>
    <w:rsid w:val="00AB2680"/>
    <w:rsid w:val="00AB2E7A"/>
    <w:rsid w:val="00AB31BD"/>
    <w:rsid w:val="00AB3BC8"/>
    <w:rsid w:val="00AB3C2B"/>
    <w:rsid w:val="00AB4156"/>
    <w:rsid w:val="00AB41B9"/>
    <w:rsid w:val="00AB44E7"/>
    <w:rsid w:val="00AB5684"/>
    <w:rsid w:val="00AB5764"/>
    <w:rsid w:val="00AB5F98"/>
    <w:rsid w:val="00AB6517"/>
    <w:rsid w:val="00AB6AC6"/>
    <w:rsid w:val="00AB7125"/>
    <w:rsid w:val="00AB790D"/>
    <w:rsid w:val="00AB7B99"/>
    <w:rsid w:val="00AC0053"/>
    <w:rsid w:val="00AC052B"/>
    <w:rsid w:val="00AC0BDD"/>
    <w:rsid w:val="00AC0E1B"/>
    <w:rsid w:val="00AC0E5C"/>
    <w:rsid w:val="00AC0F51"/>
    <w:rsid w:val="00AC1ECE"/>
    <w:rsid w:val="00AC1F29"/>
    <w:rsid w:val="00AC2336"/>
    <w:rsid w:val="00AC2655"/>
    <w:rsid w:val="00AC2CA4"/>
    <w:rsid w:val="00AC2D9F"/>
    <w:rsid w:val="00AC30A6"/>
    <w:rsid w:val="00AC3557"/>
    <w:rsid w:val="00AC39B3"/>
    <w:rsid w:val="00AC3D9A"/>
    <w:rsid w:val="00AC3E2E"/>
    <w:rsid w:val="00AC465E"/>
    <w:rsid w:val="00AC4AB5"/>
    <w:rsid w:val="00AC4D18"/>
    <w:rsid w:val="00AC4EB2"/>
    <w:rsid w:val="00AC5D8C"/>
    <w:rsid w:val="00AC656B"/>
    <w:rsid w:val="00AC669E"/>
    <w:rsid w:val="00AC6A67"/>
    <w:rsid w:val="00AC799C"/>
    <w:rsid w:val="00AC7F4C"/>
    <w:rsid w:val="00AC7FBD"/>
    <w:rsid w:val="00AD04A3"/>
    <w:rsid w:val="00AD08A0"/>
    <w:rsid w:val="00AD08E7"/>
    <w:rsid w:val="00AD0CC5"/>
    <w:rsid w:val="00AD10A1"/>
    <w:rsid w:val="00AD10A3"/>
    <w:rsid w:val="00AD10DA"/>
    <w:rsid w:val="00AD24B7"/>
    <w:rsid w:val="00AD2E9A"/>
    <w:rsid w:val="00AD30F4"/>
    <w:rsid w:val="00AD3169"/>
    <w:rsid w:val="00AD4C37"/>
    <w:rsid w:val="00AD525D"/>
    <w:rsid w:val="00AD68C7"/>
    <w:rsid w:val="00AD6A9E"/>
    <w:rsid w:val="00AD6D6F"/>
    <w:rsid w:val="00AD6E62"/>
    <w:rsid w:val="00AD6F5D"/>
    <w:rsid w:val="00AD72F6"/>
    <w:rsid w:val="00AD7404"/>
    <w:rsid w:val="00AD74D6"/>
    <w:rsid w:val="00AE094B"/>
    <w:rsid w:val="00AE0D44"/>
    <w:rsid w:val="00AE0DB9"/>
    <w:rsid w:val="00AE19A0"/>
    <w:rsid w:val="00AE294E"/>
    <w:rsid w:val="00AE39AD"/>
    <w:rsid w:val="00AE3BB8"/>
    <w:rsid w:val="00AE4194"/>
    <w:rsid w:val="00AE4B09"/>
    <w:rsid w:val="00AE5319"/>
    <w:rsid w:val="00AE5458"/>
    <w:rsid w:val="00AE5E0B"/>
    <w:rsid w:val="00AE5FC4"/>
    <w:rsid w:val="00AE6008"/>
    <w:rsid w:val="00AE6B73"/>
    <w:rsid w:val="00AE6CD0"/>
    <w:rsid w:val="00AE7057"/>
    <w:rsid w:val="00AE78A3"/>
    <w:rsid w:val="00AE7A69"/>
    <w:rsid w:val="00AF07F5"/>
    <w:rsid w:val="00AF0E1B"/>
    <w:rsid w:val="00AF1A24"/>
    <w:rsid w:val="00AF1E3D"/>
    <w:rsid w:val="00AF22D4"/>
    <w:rsid w:val="00AF24F1"/>
    <w:rsid w:val="00AF28B5"/>
    <w:rsid w:val="00AF293A"/>
    <w:rsid w:val="00AF29A7"/>
    <w:rsid w:val="00AF2A37"/>
    <w:rsid w:val="00AF2BD6"/>
    <w:rsid w:val="00AF366E"/>
    <w:rsid w:val="00AF37BF"/>
    <w:rsid w:val="00AF3DD6"/>
    <w:rsid w:val="00AF41FD"/>
    <w:rsid w:val="00AF42F6"/>
    <w:rsid w:val="00AF4A5E"/>
    <w:rsid w:val="00AF4BC3"/>
    <w:rsid w:val="00AF4FAC"/>
    <w:rsid w:val="00AF541E"/>
    <w:rsid w:val="00AF5932"/>
    <w:rsid w:val="00AF5AD5"/>
    <w:rsid w:val="00AF5B81"/>
    <w:rsid w:val="00AF6267"/>
    <w:rsid w:val="00AF668C"/>
    <w:rsid w:val="00AF7018"/>
    <w:rsid w:val="00B00156"/>
    <w:rsid w:val="00B0018A"/>
    <w:rsid w:val="00B003A5"/>
    <w:rsid w:val="00B019A5"/>
    <w:rsid w:val="00B01EE7"/>
    <w:rsid w:val="00B0284E"/>
    <w:rsid w:val="00B03942"/>
    <w:rsid w:val="00B03D79"/>
    <w:rsid w:val="00B03F29"/>
    <w:rsid w:val="00B04009"/>
    <w:rsid w:val="00B041C1"/>
    <w:rsid w:val="00B042B8"/>
    <w:rsid w:val="00B04568"/>
    <w:rsid w:val="00B045C0"/>
    <w:rsid w:val="00B04CAD"/>
    <w:rsid w:val="00B04E0D"/>
    <w:rsid w:val="00B0544E"/>
    <w:rsid w:val="00B057B9"/>
    <w:rsid w:val="00B05AAE"/>
    <w:rsid w:val="00B05D16"/>
    <w:rsid w:val="00B05E5F"/>
    <w:rsid w:val="00B06F2C"/>
    <w:rsid w:val="00B07585"/>
    <w:rsid w:val="00B07889"/>
    <w:rsid w:val="00B07D2B"/>
    <w:rsid w:val="00B100EB"/>
    <w:rsid w:val="00B10184"/>
    <w:rsid w:val="00B104C9"/>
    <w:rsid w:val="00B109CA"/>
    <w:rsid w:val="00B10D7B"/>
    <w:rsid w:val="00B11382"/>
    <w:rsid w:val="00B116AB"/>
    <w:rsid w:val="00B11DA2"/>
    <w:rsid w:val="00B1208F"/>
    <w:rsid w:val="00B129F2"/>
    <w:rsid w:val="00B12D75"/>
    <w:rsid w:val="00B12F4F"/>
    <w:rsid w:val="00B1342F"/>
    <w:rsid w:val="00B14187"/>
    <w:rsid w:val="00B14F3F"/>
    <w:rsid w:val="00B14F6D"/>
    <w:rsid w:val="00B14F7D"/>
    <w:rsid w:val="00B15B83"/>
    <w:rsid w:val="00B1649D"/>
    <w:rsid w:val="00B16843"/>
    <w:rsid w:val="00B1687D"/>
    <w:rsid w:val="00B16B29"/>
    <w:rsid w:val="00B16DAD"/>
    <w:rsid w:val="00B1719A"/>
    <w:rsid w:val="00B1722F"/>
    <w:rsid w:val="00B1764C"/>
    <w:rsid w:val="00B177DF"/>
    <w:rsid w:val="00B17ED8"/>
    <w:rsid w:val="00B20460"/>
    <w:rsid w:val="00B211F6"/>
    <w:rsid w:val="00B21B19"/>
    <w:rsid w:val="00B21D5D"/>
    <w:rsid w:val="00B23792"/>
    <w:rsid w:val="00B245D8"/>
    <w:rsid w:val="00B2593F"/>
    <w:rsid w:val="00B25981"/>
    <w:rsid w:val="00B25D7F"/>
    <w:rsid w:val="00B2636F"/>
    <w:rsid w:val="00B26600"/>
    <w:rsid w:val="00B26AF9"/>
    <w:rsid w:val="00B26B0F"/>
    <w:rsid w:val="00B26DAD"/>
    <w:rsid w:val="00B27380"/>
    <w:rsid w:val="00B27583"/>
    <w:rsid w:val="00B27837"/>
    <w:rsid w:val="00B27903"/>
    <w:rsid w:val="00B30754"/>
    <w:rsid w:val="00B3094E"/>
    <w:rsid w:val="00B3125F"/>
    <w:rsid w:val="00B316DF"/>
    <w:rsid w:val="00B32186"/>
    <w:rsid w:val="00B32284"/>
    <w:rsid w:val="00B32C82"/>
    <w:rsid w:val="00B32F13"/>
    <w:rsid w:val="00B3327A"/>
    <w:rsid w:val="00B33E84"/>
    <w:rsid w:val="00B347E5"/>
    <w:rsid w:val="00B3485A"/>
    <w:rsid w:val="00B35318"/>
    <w:rsid w:val="00B356A5"/>
    <w:rsid w:val="00B35CAC"/>
    <w:rsid w:val="00B36202"/>
    <w:rsid w:val="00B3680C"/>
    <w:rsid w:val="00B36DDF"/>
    <w:rsid w:val="00B37185"/>
    <w:rsid w:val="00B373B2"/>
    <w:rsid w:val="00B375AB"/>
    <w:rsid w:val="00B37D17"/>
    <w:rsid w:val="00B40504"/>
    <w:rsid w:val="00B406E2"/>
    <w:rsid w:val="00B4074A"/>
    <w:rsid w:val="00B40A13"/>
    <w:rsid w:val="00B40D47"/>
    <w:rsid w:val="00B41691"/>
    <w:rsid w:val="00B41B6C"/>
    <w:rsid w:val="00B41C6B"/>
    <w:rsid w:val="00B41EA3"/>
    <w:rsid w:val="00B4213C"/>
    <w:rsid w:val="00B42729"/>
    <w:rsid w:val="00B42A7C"/>
    <w:rsid w:val="00B42BA5"/>
    <w:rsid w:val="00B42F5E"/>
    <w:rsid w:val="00B43147"/>
    <w:rsid w:val="00B43693"/>
    <w:rsid w:val="00B438EC"/>
    <w:rsid w:val="00B440D3"/>
    <w:rsid w:val="00B44CC2"/>
    <w:rsid w:val="00B45ACF"/>
    <w:rsid w:val="00B46F44"/>
    <w:rsid w:val="00B470F5"/>
    <w:rsid w:val="00B500A5"/>
    <w:rsid w:val="00B50402"/>
    <w:rsid w:val="00B504D0"/>
    <w:rsid w:val="00B506AC"/>
    <w:rsid w:val="00B50B7F"/>
    <w:rsid w:val="00B511F3"/>
    <w:rsid w:val="00B515EE"/>
    <w:rsid w:val="00B51688"/>
    <w:rsid w:val="00B51E28"/>
    <w:rsid w:val="00B521CA"/>
    <w:rsid w:val="00B529B9"/>
    <w:rsid w:val="00B52BD1"/>
    <w:rsid w:val="00B53BA2"/>
    <w:rsid w:val="00B53BE6"/>
    <w:rsid w:val="00B54FD1"/>
    <w:rsid w:val="00B5522A"/>
    <w:rsid w:val="00B56302"/>
    <w:rsid w:val="00B568B2"/>
    <w:rsid w:val="00B56A4F"/>
    <w:rsid w:val="00B56E0D"/>
    <w:rsid w:val="00B57843"/>
    <w:rsid w:val="00B600E7"/>
    <w:rsid w:val="00B60948"/>
    <w:rsid w:val="00B61278"/>
    <w:rsid w:val="00B6175A"/>
    <w:rsid w:val="00B61E08"/>
    <w:rsid w:val="00B627E8"/>
    <w:rsid w:val="00B64509"/>
    <w:rsid w:val="00B65564"/>
    <w:rsid w:val="00B661BE"/>
    <w:rsid w:val="00B662AF"/>
    <w:rsid w:val="00B66AE6"/>
    <w:rsid w:val="00B66F51"/>
    <w:rsid w:val="00B671C9"/>
    <w:rsid w:val="00B67E50"/>
    <w:rsid w:val="00B700EC"/>
    <w:rsid w:val="00B7081E"/>
    <w:rsid w:val="00B70950"/>
    <w:rsid w:val="00B714EE"/>
    <w:rsid w:val="00B71631"/>
    <w:rsid w:val="00B7290D"/>
    <w:rsid w:val="00B739E9"/>
    <w:rsid w:val="00B746E3"/>
    <w:rsid w:val="00B74CE1"/>
    <w:rsid w:val="00B75985"/>
    <w:rsid w:val="00B769B9"/>
    <w:rsid w:val="00B774BF"/>
    <w:rsid w:val="00B77548"/>
    <w:rsid w:val="00B77F10"/>
    <w:rsid w:val="00B805ED"/>
    <w:rsid w:val="00B809F7"/>
    <w:rsid w:val="00B80E3C"/>
    <w:rsid w:val="00B81317"/>
    <w:rsid w:val="00B8175D"/>
    <w:rsid w:val="00B81B4F"/>
    <w:rsid w:val="00B81FE2"/>
    <w:rsid w:val="00B8287D"/>
    <w:rsid w:val="00B82FB4"/>
    <w:rsid w:val="00B8301C"/>
    <w:rsid w:val="00B83136"/>
    <w:rsid w:val="00B836EE"/>
    <w:rsid w:val="00B836F3"/>
    <w:rsid w:val="00B83904"/>
    <w:rsid w:val="00B83AFC"/>
    <w:rsid w:val="00B83D08"/>
    <w:rsid w:val="00B84170"/>
    <w:rsid w:val="00B8433A"/>
    <w:rsid w:val="00B8560D"/>
    <w:rsid w:val="00B85CD1"/>
    <w:rsid w:val="00B86CCF"/>
    <w:rsid w:val="00B86CF7"/>
    <w:rsid w:val="00B871CE"/>
    <w:rsid w:val="00B8744B"/>
    <w:rsid w:val="00B87ABE"/>
    <w:rsid w:val="00B87BA9"/>
    <w:rsid w:val="00B87F8F"/>
    <w:rsid w:val="00B9071E"/>
    <w:rsid w:val="00B908B7"/>
    <w:rsid w:val="00B909A7"/>
    <w:rsid w:val="00B90D34"/>
    <w:rsid w:val="00B91073"/>
    <w:rsid w:val="00B917B1"/>
    <w:rsid w:val="00B91D38"/>
    <w:rsid w:val="00B91D74"/>
    <w:rsid w:val="00B92BE8"/>
    <w:rsid w:val="00B92EA4"/>
    <w:rsid w:val="00B93140"/>
    <w:rsid w:val="00B9338F"/>
    <w:rsid w:val="00B94938"/>
    <w:rsid w:val="00B9499A"/>
    <w:rsid w:val="00B949AF"/>
    <w:rsid w:val="00B94C7C"/>
    <w:rsid w:val="00B96281"/>
    <w:rsid w:val="00B968AB"/>
    <w:rsid w:val="00B97D41"/>
    <w:rsid w:val="00BA0E2E"/>
    <w:rsid w:val="00BA0FA0"/>
    <w:rsid w:val="00BA11F8"/>
    <w:rsid w:val="00BA14BC"/>
    <w:rsid w:val="00BA1C7A"/>
    <w:rsid w:val="00BA1E56"/>
    <w:rsid w:val="00BA2660"/>
    <w:rsid w:val="00BA2D46"/>
    <w:rsid w:val="00BA30E6"/>
    <w:rsid w:val="00BA44DA"/>
    <w:rsid w:val="00BA4645"/>
    <w:rsid w:val="00BA48C2"/>
    <w:rsid w:val="00BA54BB"/>
    <w:rsid w:val="00BA5566"/>
    <w:rsid w:val="00BA5934"/>
    <w:rsid w:val="00BA628F"/>
    <w:rsid w:val="00BA62A1"/>
    <w:rsid w:val="00BA6610"/>
    <w:rsid w:val="00BA6677"/>
    <w:rsid w:val="00BA6A32"/>
    <w:rsid w:val="00BA6D5B"/>
    <w:rsid w:val="00BA6E00"/>
    <w:rsid w:val="00BA7060"/>
    <w:rsid w:val="00BA748C"/>
    <w:rsid w:val="00BA74C0"/>
    <w:rsid w:val="00BA756F"/>
    <w:rsid w:val="00BA7678"/>
    <w:rsid w:val="00BB074A"/>
    <w:rsid w:val="00BB0DAC"/>
    <w:rsid w:val="00BB0DE6"/>
    <w:rsid w:val="00BB0DEE"/>
    <w:rsid w:val="00BB0F2E"/>
    <w:rsid w:val="00BB0F8F"/>
    <w:rsid w:val="00BB12CC"/>
    <w:rsid w:val="00BB14DB"/>
    <w:rsid w:val="00BB1A61"/>
    <w:rsid w:val="00BB1C6F"/>
    <w:rsid w:val="00BB1F28"/>
    <w:rsid w:val="00BB2297"/>
    <w:rsid w:val="00BB2479"/>
    <w:rsid w:val="00BB2C97"/>
    <w:rsid w:val="00BB30BE"/>
    <w:rsid w:val="00BB30C3"/>
    <w:rsid w:val="00BB3B59"/>
    <w:rsid w:val="00BB4613"/>
    <w:rsid w:val="00BB461F"/>
    <w:rsid w:val="00BB575A"/>
    <w:rsid w:val="00BB5A21"/>
    <w:rsid w:val="00BB5A32"/>
    <w:rsid w:val="00BB5E35"/>
    <w:rsid w:val="00BB6516"/>
    <w:rsid w:val="00BB673C"/>
    <w:rsid w:val="00BB68D3"/>
    <w:rsid w:val="00BB73C3"/>
    <w:rsid w:val="00BB76F2"/>
    <w:rsid w:val="00BB7C99"/>
    <w:rsid w:val="00BC001C"/>
    <w:rsid w:val="00BC044C"/>
    <w:rsid w:val="00BC0D1B"/>
    <w:rsid w:val="00BC0F1A"/>
    <w:rsid w:val="00BC1AD0"/>
    <w:rsid w:val="00BC2192"/>
    <w:rsid w:val="00BC2498"/>
    <w:rsid w:val="00BC261D"/>
    <w:rsid w:val="00BC3A8C"/>
    <w:rsid w:val="00BC51A4"/>
    <w:rsid w:val="00BC5D0F"/>
    <w:rsid w:val="00BC5E03"/>
    <w:rsid w:val="00BC6269"/>
    <w:rsid w:val="00BC6A5E"/>
    <w:rsid w:val="00BC7299"/>
    <w:rsid w:val="00BC7ED5"/>
    <w:rsid w:val="00BD00D5"/>
    <w:rsid w:val="00BD01BD"/>
    <w:rsid w:val="00BD04BC"/>
    <w:rsid w:val="00BD0890"/>
    <w:rsid w:val="00BD202D"/>
    <w:rsid w:val="00BD22E0"/>
    <w:rsid w:val="00BD22E2"/>
    <w:rsid w:val="00BD26B6"/>
    <w:rsid w:val="00BD27B3"/>
    <w:rsid w:val="00BD2F8E"/>
    <w:rsid w:val="00BD3BFC"/>
    <w:rsid w:val="00BD3CBF"/>
    <w:rsid w:val="00BD47ED"/>
    <w:rsid w:val="00BD4923"/>
    <w:rsid w:val="00BD4B6E"/>
    <w:rsid w:val="00BD4CE8"/>
    <w:rsid w:val="00BD4EFC"/>
    <w:rsid w:val="00BD6E82"/>
    <w:rsid w:val="00BD7229"/>
    <w:rsid w:val="00BD730D"/>
    <w:rsid w:val="00BD7365"/>
    <w:rsid w:val="00BD73B8"/>
    <w:rsid w:val="00BD75D1"/>
    <w:rsid w:val="00BD7714"/>
    <w:rsid w:val="00BD7BB5"/>
    <w:rsid w:val="00BD7C2A"/>
    <w:rsid w:val="00BD7DFF"/>
    <w:rsid w:val="00BE1755"/>
    <w:rsid w:val="00BE1C6F"/>
    <w:rsid w:val="00BE1F9B"/>
    <w:rsid w:val="00BE2425"/>
    <w:rsid w:val="00BE2714"/>
    <w:rsid w:val="00BE3A1F"/>
    <w:rsid w:val="00BE3D22"/>
    <w:rsid w:val="00BE4D4E"/>
    <w:rsid w:val="00BE4F17"/>
    <w:rsid w:val="00BE5F47"/>
    <w:rsid w:val="00BE614A"/>
    <w:rsid w:val="00BE7309"/>
    <w:rsid w:val="00BE7940"/>
    <w:rsid w:val="00BE7A7B"/>
    <w:rsid w:val="00BF0363"/>
    <w:rsid w:val="00BF0DA3"/>
    <w:rsid w:val="00BF0E41"/>
    <w:rsid w:val="00BF1E70"/>
    <w:rsid w:val="00BF222B"/>
    <w:rsid w:val="00BF2947"/>
    <w:rsid w:val="00BF29D9"/>
    <w:rsid w:val="00BF2AE3"/>
    <w:rsid w:val="00BF2D54"/>
    <w:rsid w:val="00BF2D77"/>
    <w:rsid w:val="00BF354A"/>
    <w:rsid w:val="00BF3976"/>
    <w:rsid w:val="00BF4604"/>
    <w:rsid w:val="00BF49AB"/>
    <w:rsid w:val="00BF4BB6"/>
    <w:rsid w:val="00BF51FB"/>
    <w:rsid w:val="00BF554C"/>
    <w:rsid w:val="00BF55F1"/>
    <w:rsid w:val="00BF5610"/>
    <w:rsid w:val="00BF5DAA"/>
    <w:rsid w:val="00BF68C3"/>
    <w:rsid w:val="00BF68DD"/>
    <w:rsid w:val="00BF6B8C"/>
    <w:rsid w:val="00BF6F74"/>
    <w:rsid w:val="00BF7024"/>
    <w:rsid w:val="00BF71A9"/>
    <w:rsid w:val="00C0060E"/>
    <w:rsid w:val="00C00D3D"/>
    <w:rsid w:val="00C01369"/>
    <w:rsid w:val="00C0163D"/>
    <w:rsid w:val="00C016C5"/>
    <w:rsid w:val="00C01D5E"/>
    <w:rsid w:val="00C02612"/>
    <w:rsid w:val="00C02E20"/>
    <w:rsid w:val="00C03BD7"/>
    <w:rsid w:val="00C057DC"/>
    <w:rsid w:val="00C067EC"/>
    <w:rsid w:val="00C06DCF"/>
    <w:rsid w:val="00C06EA6"/>
    <w:rsid w:val="00C07056"/>
    <w:rsid w:val="00C07CDE"/>
    <w:rsid w:val="00C10369"/>
    <w:rsid w:val="00C1037D"/>
    <w:rsid w:val="00C10D76"/>
    <w:rsid w:val="00C11894"/>
    <w:rsid w:val="00C11E60"/>
    <w:rsid w:val="00C123C8"/>
    <w:rsid w:val="00C12455"/>
    <w:rsid w:val="00C1262D"/>
    <w:rsid w:val="00C127C8"/>
    <w:rsid w:val="00C13071"/>
    <w:rsid w:val="00C139B4"/>
    <w:rsid w:val="00C13A35"/>
    <w:rsid w:val="00C13DCE"/>
    <w:rsid w:val="00C13EF5"/>
    <w:rsid w:val="00C13FC7"/>
    <w:rsid w:val="00C14481"/>
    <w:rsid w:val="00C147B6"/>
    <w:rsid w:val="00C14D1E"/>
    <w:rsid w:val="00C15884"/>
    <w:rsid w:val="00C16133"/>
    <w:rsid w:val="00C1662B"/>
    <w:rsid w:val="00C16D79"/>
    <w:rsid w:val="00C170D5"/>
    <w:rsid w:val="00C172D7"/>
    <w:rsid w:val="00C1778B"/>
    <w:rsid w:val="00C17A8C"/>
    <w:rsid w:val="00C17B3A"/>
    <w:rsid w:val="00C17F94"/>
    <w:rsid w:val="00C20AC3"/>
    <w:rsid w:val="00C20E03"/>
    <w:rsid w:val="00C2137A"/>
    <w:rsid w:val="00C2157C"/>
    <w:rsid w:val="00C2196B"/>
    <w:rsid w:val="00C21A2D"/>
    <w:rsid w:val="00C225C7"/>
    <w:rsid w:val="00C22967"/>
    <w:rsid w:val="00C229B1"/>
    <w:rsid w:val="00C22A12"/>
    <w:rsid w:val="00C22B97"/>
    <w:rsid w:val="00C22F85"/>
    <w:rsid w:val="00C22FD7"/>
    <w:rsid w:val="00C23704"/>
    <w:rsid w:val="00C237AD"/>
    <w:rsid w:val="00C237B3"/>
    <w:rsid w:val="00C23961"/>
    <w:rsid w:val="00C239BF"/>
    <w:rsid w:val="00C2455D"/>
    <w:rsid w:val="00C248FE"/>
    <w:rsid w:val="00C260D2"/>
    <w:rsid w:val="00C264DD"/>
    <w:rsid w:val="00C26631"/>
    <w:rsid w:val="00C26700"/>
    <w:rsid w:val="00C277FC"/>
    <w:rsid w:val="00C27A8A"/>
    <w:rsid w:val="00C30921"/>
    <w:rsid w:val="00C3120D"/>
    <w:rsid w:val="00C31254"/>
    <w:rsid w:val="00C3196C"/>
    <w:rsid w:val="00C31BB4"/>
    <w:rsid w:val="00C321F3"/>
    <w:rsid w:val="00C32C64"/>
    <w:rsid w:val="00C33092"/>
    <w:rsid w:val="00C338A8"/>
    <w:rsid w:val="00C344A8"/>
    <w:rsid w:val="00C3472B"/>
    <w:rsid w:val="00C3489C"/>
    <w:rsid w:val="00C34947"/>
    <w:rsid w:val="00C35229"/>
    <w:rsid w:val="00C35F50"/>
    <w:rsid w:val="00C371B4"/>
    <w:rsid w:val="00C375E2"/>
    <w:rsid w:val="00C37C9D"/>
    <w:rsid w:val="00C40C2E"/>
    <w:rsid w:val="00C41300"/>
    <w:rsid w:val="00C41DCF"/>
    <w:rsid w:val="00C427FD"/>
    <w:rsid w:val="00C42CB3"/>
    <w:rsid w:val="00C42E17"/>
    <w:rsid w:val="00C43367"/>
    <w:rsid w:val="00C437B8"/>
    <w:rsid w:val="00C450FE"/>
    <w:rsid w:val="00C454BC"/>
    <w:rsid w:val="00C455B6"/>
    <w:rsid w:val="00C455DA"/>
    <w:rsid w:val="00C457F7"/>
    <w:rsid w:val="00C45B22"/>
    <w:rsid w:val="00C4684A"/>
    <w:rsid w:val="00C46CAD"/>
    <w:rsid w:val="00C46D4A"/>
    <w:rsid w:val="00C47AA3"/>
    <w:rsid w:val="00C50773"/>
    <w:rsid w:val="00C508BB"/>
    <w:rsid w:val="00C50AF1"/>
    <w:rsid w:val="00C52342"/>
    <w:rsid w:val="00C534FB"/>
    <w:rsid w:val="00C549B4"/>
    <w:rsid w:val="00C54BE7"/>
    <w:rsid w:val="00C54EFE"/>
    <w:rsid w:val="00C5592C"/>
    <w:rsid w:val="00C55E2F"/>
    <w:rsid w:val="00C56991"/>
    <w:rsid w:val="00C56995"/>
    <w:rsid w:val="00C576A5"/>
    <w:rsid w:val="00C5786A"/>
    <w:rsid w:val="00C57B1D"/>
    <w:rsid w:val="00C57BF7"/>
    <w:rsid w:val="00C57F22"/>
    <w:rsid w:val="00C60175"/>
    <w:rsid w:val="00C61562"/>
    <w:rsid w:val="00C62357"/>
    <w:rsid w:val="00C628CD"/>
    <w:rsid w:val="00C62924"/>
    <w:rsid w:val="00C62E32"/>
    <w:rsid w:val="00C63269"/>
    <w:rsid w:val="00C63922"/>
    <w:rsid w:val="00C63C2D"/>
    <w:rsid w:val="00C63DEC"/>
    <w:rsid w:val="00C63F49"/>
    <w:rsid w:val="00C64037"/>
    <w:rsid w:val="00C6447D"/>
    <w:rsid w:val="00C6457E"/>
    <w:rsid w:val="00C64E55"/>
    <w:rsid w:val="00C64FC8"/>
    <w:rsid w:val="00C65802"/>
    <w:rsid w:val="00C65F2C"/>
    <w:rsid w:val="00C66266"/>
    <w:rsid w:val="00C66B2B"/>
    <w:rsid w:val="00C66BC9"/>
    <w:rsid w:val="00C66BDE"/>
    <w:rsid w:val="00C66D88"/>
    <w:rsid w:val="00C672A4"/>
    <w:rsid w:val="00C6779A"/>
    <w:rsid w:val="00C7054B"/>
    <w:rsid w:val="00C7057E"/>
    <w:rsid w:val="00C70F94"/>
    <w:rsid w:val="00C71024"/>
    <w:rsid w:val="00C7159A"/>
    <w:rsid w:val="00C716EE"/>
    <w:rsid w:val="00C71CE6"/>
    <w:rsid w:val="00C71F4A"/>
    <w:rsid w:val="00C72896"/>
    <w:rsid w:val="00C72C61"/>
    <w:rsid w:val="00C72F67"/>
    <w:rsid w:val="00C73059"/>
    <w:rsid w:val="00C730CF"/>
    <w:rsid w:val="00C738A2"/>
    <w:rsid w:val="00C74672"/>
    <w:rsid w:val="00C74A84"/>
    <w:rsid w:val="00C74B9A"/>
    <w:rsid w:val="00C74C63"/>
    <w:rsid w:val="00C74D76"/>
    <w:rsid w:val="00C75911"/>
    <w:rsid w:val="00C75FA7"/>
    <w:rsid w:val="00C760B3"/>
    <w:rsid w:val="00C76FDA"/>
    <w:rsid w:val="00C772F5"/>
    <w:rsid w:val="00C77587"/>
    <w:rsid w:val="00C779C6"/>
    <w:rsid w:val="00C80001"/>
    <w:rsid w:val="00C801C7"/>
    <w:rsid w:val="00C807E2"/>
    <w:rsid w:val="00C80ADF"/>
    <w:rsid w:val="00C810AC"/>
    <w:rsid w:val="00C816E7"/>
    <w:rsid w:val="00C81A50"/>
    <w:rsid w:val="00C8268B"/>
    <w:rsid w:val="00C827FB"/>
    <w:rsid w:val="00C83DBB"/>
    <w:rsid w:val="00C83E5D"/>
    <w:rsid w:val="00C83E6C"/>
    <w:rsid w:val="00C847C1"/>
    <w:rsid w:val="00C84E4B"/>
    <w:rsid w:val="00C8516A"/>
    <w:rsid w:val="00C852BC"/>
    <w:rsid w:val="00C85351"/>
    <w:rsid w:val="00C854D3"/>
    <w:rsid w:val="00C858AD"/>
    <w:rsid w:val="00C862E3"/>
    <w:rsid w:val="00C86BC6"/>
    <w:rsid w:val="00C86FCE"/>
    <w:rsid w:val="00C87443"/>
    <w:rsid w:val="00C87522"/>
    <w:rsid w:val="00C875F2"/>
    <w:rsid w:val="00C8772D"/>
    <w:rsid w:val="00C87AF3"/>
    <w:rsid w:val="00C87C11"/>
    <w:rsid w:val="00C90238"/>
    <w:rsid w:val="00C9035C"/>
    <w:rsid w:val="00C905C6"/>
    <w:rsid w:val="00C90866"/>
    <w:rsid w:val="00C914B5"/>
    <w:rsid w:val="00C91E7D"/>
    <w:rsid w:val="00C91FC7"/>
    <w:rsid w:val="00C92467"/>
    <w:rsid w:val="00C925A4"/>
    <w:rsid w:val="00C92775"/>
    <w:rsid w:val="00C9296D"/>
    <w:rsid w:val="00C92B6F"/>
    <w:rsid w:val="00C92E11"/>
    <w:rsid w:val="00C9337C"/>
    <w:rsid w:val="00C94075"/>
    <w:rsid w:val="00C952E6"/>
    <w:rsid w:val="00C9541F"/>
    <w:rsid w:val="00C95AC9"/>
    <w:rsid w:val="00C95B2E"/>
    <w:rsid w:val="00C95B4E"/>
    <w:rsid w:val="00C966D2"/>
    <w:rsid w:val="00C96708"/>
    <w:rsid w:val="00C96975"/>
    <w:rsid w:val="00CA0349"/>
    <w:rsid w:val="00CA10CB"/>
    <w:rsid w:val="00CA10F5"/>
    <w:rsid w:val="00CA1176"/>
    <w:rsid w:val="00CA166F"/>
    <w:rsid w:val="00CA1DE0"/>
    <w:rsid w:val="00CA1E7C"/>
    <w:rsid w:val="00CA268D"/>
    <w:rsid w:val="00CA2DEE"/>
    <w:rsid w:val="00CA309E"/>
    <w:rsid w:val="00CA3189"/>
    <w:rsid w:val="00CA39DC"/>
    <w:rsid w:val="00CA3E43"/>
    <w:rsid w:val="00CA437D"/>
    <w:rsid w:val="00CA4A85"/>
    <w:rsid w:val="00CA60E3"/>
    <w:rsid w:val="00CA644C"/>
    <w:rsid w:val="00CA6757"/>
    <w:rsid w:val="00CA7106"/>
    <w:rsid w:val="00CA7754"/>
    <w:rsid w:val="00CA77A8"/>
    <w:rsid w:val="00CA7C23"/>
    <w:rsid w:val="00CA7D30"/>
    <w:rsid w:val="00CB1BD5"/>
    <w:rsid w:val="00CB1DE6"/>
    <w:rsid w:val="00CB24D2"/>
    <w:rsid w:val="00CB282F"/>
    <w:rsid w:val="00CB2B6E"/>
    <w:rsid w:val="00CB3A1C"/>
    <w:rsid w:val="00CB3ACC"/>
    <w:rsid w:val="00CB3F93"/>
    <w:rsid w:val="00CB4139"/>
    <w:rsid w:val="00CB4241"/>
    <w:rsid w:val="00CB42D4"/>
    <w:rsid w:val="00CB42E0"/>
    <w:rsid w:val="00CB4F6C"/>
    <w:rsid w:val="00CB4FAC"/>
    <w:rsid w:val="00CB52CB"/>
    <w:rsid w:val="00CB58FB"/>
    <w:rsid w:val="00CB59D5"/>
    <w:rsid w:val="00CB61AD"/>
    <w:rsid w:val="00CB664D"/>
    <w:rsid w:val="00CB667D"/>
    <w:rsid w:val="00CB6964"/>
    <w:rsid w:val="00CB7285"/>
    <w:rsid w:val="00CB7F1B"/>
    <w:rsid w:val="00CC0547"/>
    <w:rsid w:val="00CC0841"/>
    <w:rsid w:val="00CC08AD"/>
    <w:rsid w:val="00CC1494"/>
    <w:rsid w:val="00CC1966"/>
    <w:rsid w:val="00CC232D"/>
    <w:rsid w:val="00CC2442"/>
    <w:rsid w:val="00CC24B0"/>
    <w:rsid w:val="00CC24F7"/>
    <w:rsid w:val="00CC289B"/>
    <w:rsid w:val="00CC28A5"/>
    <w:rsid w:val="00CC42CE"/>
    <w:rsid w:val="00CC4E46"/>
    <w:rsid w:val="00CC5689"/>
    <w:rsid w:val="00CC5CF4"/>
    <w:rsid w:val="00CC5DAE"/>
    <w:rsid w:val="00CC6F4C"/>
    <w:rsid w:val="00CC7049"/>
    <w:rsid w:val="00CC76F7"/>
    <w:rsid w:val="00CC7ABB"/>
    <w:rsid w:val="00CC7B92"/>
    <w:rsid w:val="00CD0625"/>
    <w:rsid w:val="00CD0921"/>
    <w:rsid w:val="00CD0E7F"/>
    <w:rsid w:val="00CD2120"/>
    <w:rsid w:val="00CD223C"/>
    <w:rsid w:val="00CD226D"/>
    <w:rsid w:val="00CD294C"/>
    <w:rsid w:val="00CD2969"/>
    <w:rsid w:val="00CD2A04"/>
    <w:rsid w:val="00CD2B5C"/>
    <w:rsid w:val="00CD2B93"/>
    <w:rsid w:val="00CD2BA5"/>
    <w:rsid w:val="00CD41D2"/>
    <w:rsid w:val="00CD4722"/>
    <w:rsid w:val="00CD5EED"/>
    <w:rsid w:val="00CD5F06"/>
    <w:rsid w:val="00CD6162"/>
    <w:rsid w:val="00CD6D2C"/>
    <w:rsid w:val="00CD6F61"/>
    <w:rsid w:val="00CE00F1"/>
    <w:rsid w:val="00CE0262"/>
    <w:rsid w:val="00CE1410"/>
    <w:rsid w:val="00CE170A"/>
    <w:rsid w:val="00CE19D1"/>
    <w:rsid w:val="00CE23A3"/>
    <w:rsid w:val="00CE287F"/>
    <w:rsid w:val="00CE3729"/>
    <w:rsid w:val="00CE387D"/>
    <w:rsid w:val="00CE435F"/>
    <w:rsid w:val="00CE48F6"/>
    <w:rsid w:val="00CE49C6"/>
    <w:rsid w:val="00CE4C12"/>
    <w:rsid w:val="00CE4F2C"/>
    <w:rsid w:val="00CE5556"/>
    <w:rsid w:val="00CE5C1F"/>
    <w:rsid w:val="00CE5E66"/>
    <w:rsid w:val="00CE5FB2"/>
    <w:rsid w:val="00CE69FC"/>
    <w:rsid w:val="00CE7219"/>
    <w:rsid w:val="00CE7440"/>
    <w:rsid w:val="00CE7640"/>
    <w:rsid w:val="00CE7699"/>
    <w:rsid w:val="00CE7F38"/>
    <w:rsid w:val="00CF0DFA"/>
    <w:rsid w:val="00CF1107"/>
    <w:rsid w:val="00CF1B71"/>
    <w:rsid w:val="00CF1E05"/>
    <w:rsid w:val="00CF222C"/>
    <w:rsid w:val="00CF2B12"/>
    <w:rsid w:val="00CF3D68"/>
    <w:rsid w:val="00CF3DD2"/>
    <w:rsid w:val="00CF45BA"/>
    <w:rsid w:val="00CF4D24"/>
    <w:rsid w:val="00CF536F"/>
    <w:rsid w:val="00CF5370"/>
    <w:rsid w:val="00CF5791"/>
    <w:rsid w:val="00CF76EE"/>
    <w:rsid w:val="00CF77CD"/>
    <w:rsid w:val="00CF7F3A"/>
    <w:rsid w:val="00D02A38"/>
    <w:rsid w:val="00D031D9"/>
    <w:rsid w:val="00D035A2"/>
    <w:rsid w:val="00D039DE"/>
    <w:rsid w:val="00D03F6B"/>
    <w:rsid w:val="00D0434B"/>
    <w:rsid w:val="00D04A6A"/>
    <w:rsid w:val="00D04F52"/>
    <w:rsid w:val="00D053A7"/>
    <w:rsid w:val="00D05516"/>
    <w:rsid w:val="00D05647"/>
    <w:rsid w:val="00D06385"/>
    <w:rsid w:val="00D06870"/>
    <w:rsid w:val="00D07080"/>
    <w:rsid w:val="00D075A8"/>
    <w:rsid w:val="00D07E4E"/>
    <w:rsid w:val="00D07F74"/>
    <w:rsid w:val="00D1034D"/>
    <w:rsid w:val="00D1046B"/>
    <w:rsid w:val="00D10860"/>
    <w:rsid w:val="00D110C2"/>
    <w:rsid w:val="00D1110A"/>
    <w:rsid w:val="00D113A8"/>
    <w:rsid w:val="00D114C0"/>
    <w:rsid w:val="00D11CCF"/>
    <w:rsid w:val="00D13016"/>
    <w:rsid w:val="00D130D2"/>
    <w:rsid w:val="00D133DE"/>
    <w:rsid w:val="00D1370B"/>
    <w:rsid w:val="00D142D9"/>
    <w:rsid w:val="00D1548E"/>
    <w:rsid w:val="00D15FF7"/>
    <w:rsid w:val="00D16820"/>
    <w:rsid w:val="00D16D7E"/>
    <w:rsid w:val="00D17905"/>
    <w:rsid w:val="00D205D6"/>
    <w:rsid w:val="00D20746"/>
    <w:rsid w:val="00D20AEF"/>
    <w:rsid w:val="00D20DF3"/>
    <w:rsid w:val="00D20ED9"/>
    <w:rsid w:val="00D2119A"/>
    <w:rsid w:val="00D212B4"/>
    <w:rsid w:val="00D21E30"/>
    <w:rsid w:val="00D221F4"/>
    <w:rsid w:val="00D2267A"/>
    <w:rsid w:val="00D226AD"/>
    <w:rsid w:val="00D22B60"/>
    <w:rsid w:val="00D22C1A"/>
    <w:rsid w:val="00D22EBC"/>
    <w:rsid w:val="00D238ED"/>
    <w:rsid w:val="00D23959"/>
    <w:rsid w:val="00D25005"/>
    <w:rsid w:val="00D2500E"/>
    <w:rsid w:val="00D25E2E"/>
    <w:rsid w:val="00D2622F"/>
    <w:rsid w:val="00D2651B"/>
    <w:rsid w:val="00D26ABF"/>
    <w:rsid w:val="00D26B36"/>
    <w:rsid w:val="00D27634"/>
    <w:rsid w:val="00D30128"/>
    <w:rsid w:val="00D327C0"/>
    <w:rsid w:val="00D32DA5"/>
    <w:rsid w:val="00D32ED5"/>
    <w:rsid w:val="00D32FA7"/>
    <w:rsid w:val="00D33331"/>
    <w:rsid w:val="00D33709"/>
    <w:rsid w:val="00D33750"/>
    <w:rsid w:val="00D33BD7"/>
    <w:rsid w:val="00D3423A"/>
    <w:rsid w:val="00D34789"/>
    <w:rsid w:val="00D34A13"/>
    <w:rsid w:val="00D34F65"/>
    <w:rsid w:val="00D35033"/>
    <w:rsid w:val="00D35AFB"/>
    <w:rsid w:val="00D35BC5"/>
    <w:rsid w:val="00D35DAF"/>
    <w:rsid w:val="00D362A5"/>
    <w:rsid w:val="00D36494"/>
    <w:rsid w:val="00D36B72"/>
    <w:rsid w:val="00D36CA2"/>
    <w:rsid w:val="00D370C0"/>
    <w:rsid w:val="00D370EA"/>
    <w:rsid w:val="00D37137"/>
    <w:rsid w:val="00D371DE"/>
    <w:rsid w:val="00D3737F"/>
    <w:rsid w:val="00D37A7B"/>
    <w:rsid w:val="00D400AD"/>
    <w:rsid w:val="00D406CE"/>
    <w:rsid w:val="00D410E3"/>
    <w:rsid w:val="00D4183B"/>
    <w:rsid w:val="00D428B9"/>
    <w:rsid w:val="00D43B35"/>
    <w:rsid w:val="00D43C18"/>
    <w:rsid w:val="00D44613"/>
    <w:rsid w:val="00D44BE5"/>
    <w:rsid w:val="00D44CB0"/>
    <w:rsid w:val="00D45B54"/>
    <w:rsid w:val="00D45B74"/>
    <w:rsid w:val="00D4688E"/>
    <w:rsid w:val="00D468AA"/>
    <w:rsid w:val="00D4726D"/>
    <w:rsid w:val="00D47467"/>
    <w:rsid w:val="00D477C3"/>
    <w:rsid w:val="00D477F5"/>
    <w:rsid w:val="00D47C5F"/>
    <w:rsid w:val="00D5002E"/>
    <w:rsid w:val="00D500DB"/>
    <w:rsid w:val="00D502E6"/>
    <w:rsid w:val="00D504AC"/>
    <w:rsid w:val="00D5116C"/>
    <w:rsid w:val="00D51369"/>
    <w:rsid w:val="00D51625"/>
    <w:rsid w:val="00D51868"/>
    <w:rsid w:val="00D51887"/>
    <w:rsid w:val="00D51FC1"/>
    <w:rsid w:val="00D5265C"/>
    <w:rsid w:val="00D52B50"/>
    <w:rsid w:val="00D52F24"/>
    <w:rsid w:val="00D53052"/>
    <w:rsid w:val="00D53450"/>
    <w:rsid w:val="00D53562"/>
    <w:rsid w:val="00D5361D"/>
    <w:rsid w:val="00D54883"/>
    <w:rsid w:val="00D54A00"/>
    <w:rsid w:val="00D54E1B"/>
    <w:rsid w:val="00D54EE4"/>
    <w:rsid w:val="00D55693"/>
    <w:rsid w:val="00D55F77"/>
    <w:rsid w:val="00D564CF"/>
    <w:rsid w:val="00D56737"/>
    <w:rsid w:val="00D56CFD"/>
    <w:rsid w:val="00D570A4"/>
    <w:rsid w:val="00D57320"/>
    <w:rsid w:val="00D577B0"/>
    <w:rsid w:val="00D579C2"/>
    <w:rsid w:val="00D6002C"/>
    <w:rsid w:val="00D60278"/>
    <w:rsid w:val="00D60BDC"/>
    <w:rsid w:val="00D60FB0"/>
    <w:rsid w:val="00D61328"/>
    <w:rsid w:val="00D61701"/>
    <w:rsid w:val="00D62689"/>
    <w:rsid w:val="00D62E6A"/>
    <w:rsid w:val="00D63659"/>
    <w:rsid w:val="00D64111"/>
    <w:rsid w:val="00D6415A"/>
    <w:rsid w:val="00D64AFD"/>
    <w:rsid w:val="00D64CC4"/>
    <w:rsid w:val="00D664BB"/>
    <w:rsid w:val="00D66B87"/>
    <w:rsid w:val="00D66F5F"/>
    <w:rsid w:val="00D672A0"/>
    <w:rsid w:val="00D67439"/>
    <w:rsid w:val="00D678E0"/>
    <w:rsid w:val="00D67D37"/>
    <w:rsid w:val="00D701FA"/>
    <w:rsid w:val="00D70E8F"/>
    <w:rsid w:val="00D71312"/>
    <w:rsid w:val="00D71613"/>
    <w:rsid w:val="00D71E8A"/>
    <w:rsid w:val="00D72207"/>
    <w:rsid w:val="00D723D5"/>
    <w:rsid w:val="00D72700"/>
    <w:rsid w:val="00D72A2B"/>
    <w:rsid w:val="00D72BF2"/>
    <w:rsid w:val="00D72E29"/>
    <w:rsid w:val="00D72EE9"/>
    <w:rsid w:val="00D74FF3"/>
    <w:rsid w:val="00D75136"/>
    <w:rsid w:val="00D75FE3"/>
    <w:rsid w:val="00D76332"/>
    <w:rsid w:val="00D76448"/>
    <w:rsid w:val="00D76596"/>
    <w:rsid w:val="00D76CC3"/>
    <w:rsid w:val="00D77001"/>
    <w:rsid w:val="00D77EA0"/>
    <w:rsid w:val="00D80239"/>
    <w:rsid w:val="00D80FF5"/>
    <w:rsid w:val="00D81014"/>
    <w:rsid w:val="00D8150E"/>
    <w:rsid w:val="00D81904"/>
    <w:rsid w:val="00D81C44"/>
    <w:rsid w:val="00D8205E"/>
    <w:rsid w:val="00D82157"/>
    <w:rsid w:val="00D823B6"/>
    <w:rsid w:val="00D825A2"/>
    <w:rsid w:val="00D82BA4"/>
    <w:rsid w:val="00D82C62"/>
    <w:rsid w:val="00D82CBC"/>
    <w:rsid w:val="00D82DEA"/>
    <w:rsid w:val="00D839B3"/>
    <w:rsid w:val="00D83E96"/>
    <w:rsid w:val="00D842B2"/>
    <w:rsid w:val="00D84EB3"/>
    <w:rsid w:val="00D84FBC"/>
    <w:rsid w:val="00D850A8"/>
    <w:rsid w:val="00D85964"/>
    <w:rsid w:val="00D85C1A"/>
    <w:rsid w:val="00D85F8F"/>
    <w:rsid w:val="00D8615B"/>
    <w:rsid w:val="00D86B39"/>
    <w:rsid w:val="00D8794C"/>
    <w:rsid w:val="00D90122"/>
    <w:rsid w:val="00D9045D"/>
    <w:rsid w:val="00D90566"/>
    <w:rsid w:val="00D911C6"/>
    <w:rsid w:val="00D911F2"/>
    <w:rsid w:val="00D923A0"/>
    <w:rsid w:val="00D92C87"/>
    <w:rsid w:val="00D9307E"/>
    <w:rsid w:val="00D935B2"/>
    <w:rsid w:val="00D935F5"/>
    <w:rsid w:val="00D9558E"/>
    <w:rsid w:val="00D95796"/>
    <w:rsid w:val="00D95A49"/>
    <w:rsid w:val="00D95B3C"/>
    <w:rsid w:val="00D9606A"/>
    <w:rsid w:val="00D96720"/>
    <w:rsid w:val="00D96DCB"/>
    <w:rsid w:val="00D971EB"/>
    <w:rsid w:val="00D97454"/>
    <w:rsid w:val="00D978A5"/>
    <w:rsid w:val="00D97FA1"/>
    <w:rsid w:val="00DA1017"/>
    <w:rsid w:val="00DA1158"/>
    <w:rsid w:val="00DA16B1"/>
    <w:rsid w:val="00DA1A12"/>
    <w:rsid w:val="00DA1E6B"/>
    <w:rsid w:val="00DA2502"/>
    <w:rsid w:val="00DA2CE0"/>
    <w:rsid w:val="00DA328E"/>
    <w:rsid w:val="00DA3571"/>
    <w:rsid w:val="00DA36D4"/>
    <w:rsid w:val="00DA50B6"/>
    <w:rsid w:val="00DA5C0F"/>
    <w:rsid w:val="00DA5E90"/>
    <w:rsid w:val="00DA5F99"/>
    <w:rsid w:val="00DA614D"/>
    <w:rsid w:val="00DA62BD"/>
    <w:rsid w:val="00DA68F7"/>
    <w:rsid w:val="00DA74E0"/>
    <w:rsid w:val="00DA7FB5"/>
    <w:rsid w:val="00DA7FBB"/>
    <w:rsid w:val="00DA7FE3"/>
    <w:rsid w:val="00DB07B5"/>
    <w:rsid w:val="00DB0D39"/>
    <w:rsid w:val="00DB0EA2"/>
    <w:rsid w:val="00DB0F90"/>
    <w:rsid w:val="00DB1822"/>
    <w:rsid w:val="00DB1F3E"/>
    <w:rsid w:val="00DB2044"/>
    <w:rsid w:val="00DB233A"/>
    <w:rsid w:val="00DB2397"/>
    <w:rsid w:val="00DB25C7"/>
    <w:rsid w:val="00DB274F"/>
    <w:rsid w:val="00DB275D"/>
    <w:rsid w:val="00DB3003"/>
    <w:rsid w:val="00DB34D0"/>
    <w:rsid w:val="00DB3508"/>
    <w:rsid w:val="00DB37A3"/>
    <w:rsid w:val="00DB3905"/>
    <w:rsid w:val="00DB3A29"/>
    <w:rsid w:val="00DB57C4"/>
    <w:rsid w:val="00DB5EE5"/>
    <w:rsid w:val="00DB618E"/>
    <w:rsid w:val="00DB67EC"/>
    <w:rsid w:val="00DB6996"/>
    <w:rsid w:val="00DB6CE6"/>
    <w:rsid w:val="00DB6D8A"/>
    <w:rsid w:val="00DB77B3"/>
    <w:rsid w:val="00DB7A34"/>
    <w:rsid w:val="00DB7DDE"/>
    <w:rsid w:val="00DC1BEE"/>
    <w:rsid w:val="00DC20EF"/>
    <w:rsid w:val="00DC24AC"/>
    <w:rsid w:val="00DC2700"/>
    <w:rsid w:val="00DC3C14"/>
    <w:rsid w:val="00DC4365"/>
    <w:rsid w:val="00DC4B8D"/>
    <w:rsid w:val="00DC51B1"/>
    <w:rsid w:val="00DC5215"/>
    <w:rsid w:val="00DC5E3C"/>
    <w:rsid w:val="00DC6048"/>
    <w:rsid w:val="00DC6160"/>
    <w:rsid w:val="00DC61B8"/>
    <w:rsid w:val="00DC62BD"/>
    <w:rsid w:val="00DC68DC"/>
    <w:rsid w:val="00DC6BD6"/>
    <w:rsid w:val="00DC6BF4"/>
    <w:rsid w:val="00DC7DB4"/>
    <w:rsid w:val="00DD0195"/>
    <w:rsid w:val="00DD04C6"/>
    <w:rsid w:val="00DD0BE0"/>
    <w:rsid w:val="00DD0C57"/>
    <w:rsid w:val="00DD107E"/>
    <w:rsid w:val="00DD1D6C"/>
    <w:rsid w:val="00DD1F5B"/>
    <w:rsid w:val="00DD216A"/>
    <w:rsid w:val="00DD27FE"/>
    <w:rsid w:val="00DD2C1F"/>
    <w:rsid w:val="00DD2EE7"/>
    <w:rsid w:val="00DD2F80"/>
    <w:rsid w:val="00DD35AE"/>
    <w:rsid w:val="00DD38C3"/>
    <w:rsid w:val="00DD41B9"/>
    <w:rsid w:val="00DD4884"/>
    <w:rsid w:val="00DD488A"/>
    <w:rsid w:val="00DD5202"/>
    <w:rsid w:val="00DD5945"/>
    <w:rsid w:val="00DD5DC0"/>
    <w:rsid w:val="00DD62CE"/>
    <w:rsid w:val="00DD67E2"/>
    <w:rsid w:val="00DD6D40"/>
    <w:rsid w:val="00DD6E74"/>
    <w:rsid w:val="00DD73DA"/>
    <w:rsid w:val="00DD7578"/>
    <w:rsid w:val="00DD7B4F"/>
    <w:rsid w:val="00DE0B17"/>
    <w:rsid w:val="00DE1556"/>
    <w:rsid w:val="00DE170F"/>
    <w:rsid w:val="00DE1B38"/>
    <w:rsid w:val="00DE1BA7"/>
    <w:rsid w:val="00DE2EEA"/>
    <w:rsid w:val="00DE32BD"/>
    <w:rsid w:val="00DE3398"/>
    <w:rsid w:val="00DE395A"/>
    <w:rsid w:val="00DE39D3"/>
    <w:rsid w:val="00DE3B1C"/>
    <w:rsid w:val="00DE3D4C"/>
    <w:rsid w:val="00DE43C5"/>
    <w:rsid w:val="00DE4C10"/>
    <w:rsid w:val="00DE549B"/>
    <w:rsid w:val="00DE5E16"/>
    <w:rsid w:val="00DE6C63"/>
    <w:rsid w:val="00DE6C96"/>
    <w:rsid w:val="00DE6F8E"/>
    <w:rsid w:val="00DE74DF"/>
    <w:rsid w:val="00DF0047"/>
    <w:rsid w:val="00DF00A7"/>
    <w:rsid w:val="00DF02BD"/>
    <w:rsid w:val="00DF02C3"/>
    <w:rsid w:val="00DF08F6"/>
    <w:rsid w:val="00DF10E0"/>
    <w:rsid w:val="00DF19C0"/>
    <w:rsid w:val="00DF1F4E"/>
    <w:rsid w:val="00DF220E"/>
    <w:rsid w:val="00DF268F"/>
    <w:rsid w:val="00DF2710"/>
    <w:rsid w:val="00DF28B8"/>
    <w:rsid w:val="00DF3BF5"/>
    <w:rsid w:val="00DF3EB3"/>
    <w:rsid w:val="00DF4012"/>
    <w:rsid w:val="00DF47B0"/>
    <w:rsid w:val="00DF4E82"/>
    <w:rsid w:val="00DF56EC"/>
    <w:rsid w:val="00DF5B41"/>
    <w:rsid w:val="00DF66C1"/>
    <w:rsid w:val="00DF6A97"/>
    <w:rsid w:val="00DF6B77"/>
    <w:rsid w:val="00DF6FC1"/>
    <w:rsid w:val="00DF74EF"/>
    <w:rsid w:val="00DF7554"/>
    <w:rsid w:val="00DF77BF"/>
    <w:rsid w:val="00DF7F1D"/>
    <w:rsid w:val="00E00380"/>
    <w:rsid w:val="00E00A01"/>
    <w:rsid w:val="00E01146"/>
    <w:rsid w:val="00E014A8"/>
    <w:rsid w:val="00E0186F"/>
    <w:rsid w:val="00E01DC3"/>
    <w:rsid w:val="00E01E0E"/>
    <w:rsid w:val="00E02337"/>
    <w:rsid w:val="00E0248D"/>
    <w:rsid w:val="00E0294D"/>
    <w:rsid w:val="00E0339A"/>
    <w:rsid w:val="00E04635"/>
    <w:rsid w:val="00E056CF"/>
    <w:rsid w:val="00E05BD4"/>
    <w:rsid w:val="00E05C4C"/>
    <w:rsid w:val="00E07A7A"/>
    <w:rsid w:val="00E07ADE"/>
    <w:rsid w:val="00E07C48"/>
    <w:rsid w:val="00E07CC8"/>
    <w:rsid w:val="00E07E50"/>
    <w:rsid w:val="00E07E83"/>
    <w:rsid w:val="00E10596"/>
    <w:rsid w:val="00E11401"/>
    <w:rsid w:val="00E1215C"/>
    <w:rsid w:val="00E125F2"/>
    <w:rsid w:val="00E12C65"/>
    <w:rsid w:val="00E14AF8"/>
    <w:rsid w:val="00E14BB8"/>
    <w:rsid w:val="00E14DE8"/>
    <w:rsid w:val="00E1583D"/>
    <w:rsid w:val="00E159CB"/>
    <w:rsid w:val="00E15B23"/>
    <w:rsid w:val="00E176A0"/>
    <w:rsid w:val="00E177B2"/>
    <w:rsid w:val="00E20211"/>
    <w:rsid w:val="00E20B87"/>
    <w:rsid w:val="00E20BB8"/>
    <w:rsid w:val="00E20BEA"/>
    <w:rsid w:val="00E212A0"/>
    <w:rsid w:val="00E21372"/>
    <w:rsid w:val="00E217E4"/>
    <w:rsid w:val="00E21BF6"/>
    <w:rsid w:val="00E21D0F"/>
    <w:rsid w:val="00E224C5"/>
    <w:rsid w:val="00E22D21"/>
    <w:rsid w:val="00E22E7D"/>
    <w:rsid w:val="00E23025"/>
    <w:rsid w:val="00E23835"/>
    <w:rsid w:val="00E23BCA"/>
    <w:rsid w:val="00E23DC3"/>
    <w:rsid w:val="00E23F94"/>
    <w:rsid w:val="00E23FFE"/>
    <w:rsid w:val="00E24A84"/>
    <w:rsid w:val="00E24DBF"/>
    <w:rsid w:val="00E24F19"/>
    <w:rsid w:val="00E259D2"/>
    <w:rsid w:val="00E25AE3"/>
    <w:rsid w:val="00E25E03"/>
    <w:rsid w:val="00E264A0"/>
    <w:rsid w:val="00E264EB"/>
    <w:rsid w:val="00E26D7F"/>
    <w:rsid w:val="00E2765C"/>
    <w:rsid w:val="00E27BC1"/>
    <w:rsid w:val="00E27E9F"/>
    <w:rsid w:val="00E30141"/>
    <w:rsid w:val="00E3048D"/>
    <w:rsid w:val="00E30667"/>
    <w:rsid w:val="00E31698"/>
    <w:rsid w:val="00E3199F"/>
    <w:rsid w:val="00E3207A"/>
    <w:rsid w:val="00E32660"/>
    <w:rsid w:val="00E32D14"/>
    <w:rsid w:val="00E32DBE"/>
    <w:rsid w:val="00E33348"/>
    <w:rsid w:val="00E335A4"/>
    <w:rsid w:val="00E33CCF"/>
    <w:rsid w:val="00E33E74"/>
    <w:rsid w:val="00E34215"/>
    <w:rsid w:val="00E34B53"/>
    <w:rsid w:val="00E34E5E"/>
    <w:rsid w:val="00E350C4"/>
    <w:rsid w:val="00E351A9"/>
    <w:rsid w:val="00E352A3"/>
    <w:rsid w:val="00E355FF"/>
    <w:rsid w:val="00E35BF0"/>
    <w:rsid w:val="00E36106"/>
    <w:rsid w:val="00E363BE"/>
    <w:rsid w:val="00E3668C"/>
    <w:rsid w:val="00E36AD8"/>
    <w:rsid w:val="00E37071"/>
    <w:rsid w:val="00E37C09"/>
    <w:rsid w:val="00E37E0C"/>
    <w:rsid w:val="00E4054B"/>
    <w:rsid w:val="00E4065D"/>
    <w:rsid w:val="00E406CD"/>
    <w:rsid w:val="00E40B79"/>
    <w:rsid w:val="00E40FCA"/>
    <w:rsid w:val="00E411F7"/>
    <w:rsid w:val="00E4159F"/>
    <w:rsid w:val="00E4172E"/>
    <w:rsid w:val="00E417D3"/>
    <w:rsid w:val="00E41977"/>
    <w:rsid w:val="00E42DA2"/>
    <w:rsid w:val="00E433E4"/>
    <w:rsid w:val="00E43502"/>
    <w:rsid w:val="00E44333"/>
    <w:rsid w:val="00E443F3"/>
    <w:rsid w:val="00E453EA"/>
    <w:rsid w:val="00E454DB"/>
    <w:rsid w:val="00E45A3A"/>
    <w:rsid w:val="00E466E0"/>
    <w:rsid w:val="00E46C48"/>
    <w:rsid w:val="00E47CC9"/>
    <w:rsid w:val="00E47EA4"/>
    <w:rsid w:val="00E50A28"/>
    <w:rsid w:val="00E50A95"/>
    <w:rsid w:val="00E50EB3"/>
    <w:rsid w:val="00E515B4"/>
    <w:rsid w:val="00E51A10"/>
    <w:rsid w:val="00E52076"/>
    <w:rsid w:val="00E528FF"/>
    <w:rsid w:val="00E53061"/>
    <w:rsid w:val="00E5357B"/>
    <w:rsid w:val="00E536AD"/>
    <w:rsid w:val="00E53ACE"/>
    <w:rsid w:val="00E5401D"/>
    <w:rsid w:val="00E54636"/>
    <w:rsid w:val="00E54875"/>
    <w:rsid w:val="00E549B6"/>
    <w:rsid w:val="00E54DDD"/>
    <w:rsid w:val="00E54DDE"/>
    <w:rsid w:val="00E556C5"/>
    <w:rsid w:val="00E556D4"/>
    <w:rsid w:val="00E55B1E"/>
    <w:rsid w:val="00E55D8E"/>
    <w:rsid w:val="00E55EBD"/>
    <w:rsid w:val="00E5616D"/>
    <w:rsid w:val="00E564D2"/>
    <w:rsid w:val="00E566B7"/>
    <w:rsid w:val="00E56965"/>
    <w:rsid w:val="00E571C5"/>
    <w:rsid w:val="00E6029C"/>
    <w:rsid w:val="00E604E2"/>
    <w:rsid w:val="00E60526"/>
    <w:rsid w:val="00E613CD"/>
    <w:rsid w:val="00E6142B"/>
    <w:rsid w:val="00E61D6B"/>
    <w:rsid w:val="00E64229"/>
    <w:rsid w:val="00E646A4"/>
    <w:rsid w:val="00E647DD"/>
    <w:rsid w:val="00E658BF"/>
    <w:rsid w:val="00E65A01"/>
    <w:rsid w:val="00E66250"/>
    <w:rsid w:val="00E66C2D"/>
    <w:rsid w:val="00E67428"/>
    <w:rsid w:val="00E678A6"/>
    <w:rsid w:val="00E7051C"/>
    <w:rsid w:val="00E7069C"/>
    <w:rsid w:val="00E70818"/>
    <w:rsid w:val="00E70E5E"/>
    <w:rsid w:val="00E70EB0"/>
    <w:rsid w:val="00E70ECC"/>
    <w:rsid w:val="00E712BB"/>
    <w:rsid w:val="00E715AB"/>
    <w:rsid w:val="00E71BCE"/>
    <w:rsid w:val="00E72767"/>
    <w:rsid w:val="00E72D28"/>
    <w:rsid w:val="00E73067"/>
    <w:rsid w:val="00E73250"/>
    <w:rsid w:val="00E73AAC"/>
    <w:rsid w:val="00E7469E"/>
    <w:rsid w:val="00E74784"/>
    <w:rsid w:val="00E74943"/>
    <w:rsid w:val="00E75691"/>
    <w:rsid w:val="00E75E12"/>
    <w:rsid w:val="00E75F1C"/>
    <w:rsid w:val="00E760DC"/>
    <w:rsid w:val="00E761AD"/>
    <w:rsid w:val="00E763A3"/>
    <w:rsid w:val="00E76618"/>
    <w:rsid w:val="00E766EA"/>
    <w:rsid w:val="00E76AB6"/>
    <w:rsid w:val="00E76C1C"/>
    <w:rsid w:val="00E802BD"/>
    <w:rsid w:val="00E80321"/>
    <w:rsid w:val="00E804A7"/>
    <w:rsid w:val="00E80772"/>
    <w:rsid w:val="00E80B63"/>
    <w:rsid w:val="00E8140A"/>
    <w:rsid w:val="00E81A00"/>
    <w:rsid w:val="00E81DE3"/>
    <w:rsid w:val="00E8293D"/>
    <w:rsid w:val="00E8325C"/>
    <w:rsid w:val="00E8362C"/>
    <w:rsid w:val="00E83C94"/>
    <w:rsid w:val="00E84069"/>
    <w:rsid w:val="00E84E91"/>
    <w:rsid w:val="00E84FA3"/>
    <w:rsid w:val="00E84FDF"/>
    <w:rsid w:val="00E8504A"/>
    <w:rsid w:val="00E85645"/>
    <w:rsid w:val="00E85693"/>
    <w:rsid w:val="00E8583B"/>
    <w:rsid w:val="00E85C86"/>
    <w:rsid w:val="00E85F09"/>
    <w:rsid w:val="00E86994"/>
    <w:rsid w:val="00E87771"/>
    <w:rsid w:val="00E87BDD"/>
    <w:rsid w:val="00E87C2A"/>
    <w:rsid w:val="00E87F4B"/>
    <w:rsid w:val="00E87FE1"/>
    <w:rsid w:val="00E901AD"/>
    <w:rsid w:val="00E9062E"/>
    <w:rsid w:val="00E909B2"/>
    <w:rsid w:val="00E909E8"/>
    <w:rsid w:val="00E90CD7"/>
    <w:rsid w:val="00E90D5A"/>
    <w:rsid w:val="00E916B1"/>
    <w:rsid w:val="00E91BB2"/>
    <w:rsid w:val="00E91C12"/>
    <w:rsid w:val="00E921A1"/>
    <w:rsid w:val="00E92625"/>
    <w:rsid w:val="00E93499"/>
    <w:rsid w:val="00E9360B"/>
    <w:rsid w:val="00E9386A"/>
    <w:rsid w:val="00E93929"/>
    <w:rsid w:val="00E93EBC"/>
    <w:rsid w:val="00E93FEF"/>
    <w:rsid w:val="00E94015"/>
    <w:rsid w:val="00E951D0"/>
    <w:rsid w:val="00E952BD"/>
    <w:rsid w:val="00E952CB"/>
    <w:rsid w:val="00E95745"/>
    <w:rsid w:val="00E9633D"/>
    <w:rsid w:val="00E96469"/>
    <w:rsid w:val="00E96BEB"/>
    <w:rsid w:val="00E96ECA"/>
    <w:rsid w:val="00E97670"/>
    <w:rsid w:val="00E976E0"/>
    <w:rsid w:val="00E97A50"/>
    <w:rsid w:val="00E97CA2"/>
    <w:rsid w:val="00EA0260"/>
    <w:rsid w:val="00EA0431"/>
    <w:rsid w:val="00EA0E3D"/>
    <w:rsid w:val="00EA0F25"/>
    <w:rsid w:val="00EA1BCF"/>
    <w:rsid w:val="00EA267A"/>
    <w:rsid w:val="00EA2FA0"/>
    <w:rsid w:val="00EA3454"/>
    <w:rsid w:val="00EA3648"/>
    <w:rsid w:val="00EA3A05"/>
    <w:rsid w:val="00EA3D2C"/>
    <w:rsid w:val="00EA3DCC"/>
    <w:rsid w:val="00EA4E77"/>
    <w:rsid w:val="00EA4EBD"/>
    <w:rsid w:val="00EA4FAB"/>
    <w:rsid w:val="00EA5046"/>
    <w:rsid w:val="00EA5525"/>
    <w:rsid w:val="00EA5577"/>
    <w:rsid w:val="00EA5A77"/>
    <w:rsid w:val="00EA652C"/>
    <w:rsid w:val="00EA669B"/>
    <w:rsid w:val="00EA711C"/>
    <w:rsid w:val="00EA7301"/>
    <w:rsid w:val="00EA7F19"/>
    <w:rsid w:val="00EA7FD7"/>
    <w:rsid w:val="00EA7FF9"/>
    <w:rsid w:val="00EB0550"/>
    <w:rsid w:val="00EB0B9D"/>
    <w:rsid w:val="00EB1872"/>
    <w:rsid w:val="00EB19FE"/>
    <w:rsid w:val="00EB1EA7"/>
    <w:rsid w:val="00EB25CF"/>
    <w:rsid w:val="00EB26B6"/>
    <w:rsid w:val="00EB2A4B"/>
    <w:rsid w:val="00EB2B3B"/>
    <w:rsid w:val="00EB363E"/>
    <w:rsid w:val="00EB3794"/>
    <w:rsid w:val="00EB3DBB"/>
    <w:rsid w:val="00EB4959"/>
    <w:rsid w:val="00EB4AF0"/>
    <w:rsid w:val="00EB4CB3"/>
    <w:rsid w:val="00EB55AF"/>
    <w:rsid w:val="00EB5930"/>
    <w:rsid w:val="00EB5B84"/>
    <w:rsid w:val="00EB5C4F"/>
    <w:rsid w:val="00EB614F"/>
    <w:rsid w:val="00EB620C"/>
    <w:rsid w:val="00EB6A68"/>
    <w:rsid w:val="00EB7094"/>
    <w:rsid w:val="00EC0572"/>
    <w:rsid w:val="00EC0937"/>
    <w:rsid w:val="00EC0DA2"/>
    <w:rsid w:val="00EC118F"/>
    <w:rsid w:val="00EC1BE0"/>
    <w:rsid w:val="00EC2E0B"/>
    <w:rsid w:val="00EC2F4E"/>
    <w:rsid w:val="00EC2FE2"/>
    <w:rsid w:val="00EC316F"/>
    <w:rsid w:val="00EC3600"/>
    <w:rsid w:val="00EC3825"/>
    <w:rsid w:val="00EC3F9E"/>
    <w:rsid w:val="00EC4397"/>
    <w:rsid w:val="00EC4467"/>
    <w:rsid w:val="00EC4888"/>
    <w:rsid w:val="00EC4FFB"/>
    <w:rsid w:val="00EC572B"/>
    <w:rsid w:val="00EC5764"/>
    <w:rsid w:val="00EC5F00"/>
    <w:rsid w:val="00EC61CB"/>
    <w:rsid w:val="00EC62F8"/>
    <w:rsid w:val="00EC702B"/>
    <w:rsid w:val="00EC7381"/>
    <w:rsid w:val="00EC74FF"/>
    <w:rsid w:val="00EC7613"/>
    <w:rsid w:val="00EC7DAC"/>
    <w:rsid w:val="00ED0273"/>
    <w:rsid w:val="00ED0354"/>
    <w:rsid w:val="00ED03B8"/>
    <w:rsid w:val="00ED03CD"/>
    <w:rsid w:val="00ED0749"/>
    <w:rsid w:val="00ED0962"/>
    <w:rsid w:val="00ED0EF1"/>
    <w:rsid w:val="00ED0F07"/>
    <w:rsid w:val="00ED1431"/>
    <w:rsid w:val="00ED15F1"/>
    <w:rsid w:val="00ED2077"/>
    <w:rsid w:val="00ED2134"/>
    <w:rsid w:val="00ED28A3"/>
    <w:rsid w:val="00ED2C49"/>
    <w:rsid w:val="00ED2F90"/>
    <w:rsid w:val="00ED3649"/>
    <w:rsid w:val="00ED38BF"/>
    <w:rsid w:val="00ED3BE3"/>
    <w:rsid w:val="00ED4E88"/>
    <w:rsid w:val="00ED5064"/>
    <w:rsid w:val="00ED53AA"/>
    <w:rsid w:val="00ED566E"/>
    <w:rsid w:val="00ED5EA1"/>
    <w:rsid w:val="00ED5F15"/>
    <w:rsid w:val="00ED6016"/>
    <w:rsid w:val="00ED6DCA"/>
    <w:rsid w:val="00ED6DCC"/>
    <w:rsid w:val="00ED7121"/>
    <w:rsid w:val="00ED73CE"/>
    <w:rsid w:val="00ED74FA"/>
    <w:rsid w:val="00ED7A8A"/>
    <w:rsid w:val="00ED7F9D"/>
    <w:rsid w:val="00EE0089"/>
    <w:rsid w:val="00EE086E"/>
    <w:rsid w:val="00EE0A2B"/>
    <w:rsid w:val="00EE24CB"/>
    <w:rsid w:val="00EE2C2D"/>
    <w:rsid w:val="00EE302A"/>
    <w:rsid w:val="00EE3EBE"/>
    <w:rsid w:val="00EE405B"/>
    <w:rsid w:val="00EE4806"/>
    <w:rsid w:val="00EE4859"/>
    <w:rsid w:val="00EE4D8D"/>
    <w:rsid w:val="00EE4E2A"/>
    <w:rsid w:val="00EE5097"/>
    <w:rsid w:val="00EE6158"/>
    <w:rsid w:val="00EE7692"/>
    <w:rsid w:val="00EF0A55"/>
    <w:rsid w:val="00EF10DF"/>
    <w:rsid w:val="00EF15D4"/>
    <w:rsid w:val="00EF1DA9"/>
    <w:rsid w:val="00EF22BB"/>
    <w:rsid w:val="00EF2597"/>
    <w:rsid w:val="00EF2788"/>
    <w:rsid w:val="00EF3091"/>
    <w:rsid w:val="00EF3EB5"/>
    <w:rsid w:val="00EF3EC4"/>
    <w:rsid w:val="00EF4919"/>
    <w:rsid w:val="00EF4CD5"/>
    <w:rsid w:val="00EF4DC8"/>
    <w:rsid w:val="00EF4F9F"/>
    <w:rsid w:val="00EF5701"/>
    <w:rsid w:val="00EF5D9C"/>
    <w:rsid w:val="00EF6335"/>
    <w:rsid w:val="00EF668D"/>
    <w:rsid w:val="00EF675B"/>
    <w:rsid w:val="00EF6A08"/>
    <w:rsid w:val="00EF7178"/>
    <w:rsid w:val="00EF7255"/>
    <w:rsid w:val="00EF72BC"/>
    <w:rsid w:val="00EF77D7"/>
    <w:rsid w:val="00EF7B21"/>
    <w:rsid w:val="00EF7B5A"/>
    <w:rsid w:val="00F005C3"/>
    <w:rsid w:val="00F0077C"/>
    <w:rsid w:val="00F01311"/>
    <w:rsid w:val="00F0220C"/>
    <w:rsid w:val="00F02514"/>
    <w:rsid w:val="00F02955"/>
    <w:rsid w:val="00F029E8"/>
    <w:rsid w:val="00F02AB8"/>
    <w:rsid w:val="00F02B72"/>
    <w:rsid w:val="00F02C40"/>
    <w:rsid w:val="00F03720"/>
    <w:rsid w:val="00F03727"/>
    <w:rsid w:val="00F03D4E"/>
    <w:rsid w:val="00F042BC"/>
    <w:rsid w:val="00F04C5E"/>
    <w:rsid w:val="00F052A7"/>
    <w:rsid w:val="00F05C9A"/>
    <w:rsid w:val="00F06110"/>
    <w:rsid w:val="00F06173"/>
    <w:rsid w:val="00F06282"/>
    <w:rsid w:val="00F06883"/>
    <w:rsid w:val="00F07CAF"/>
    <w:rsid w:val="00F07E5D"/>
    <w:rsid w:val="00F10627"/>
    <w:rsid w:val="00F106C2"/>
    <w:rsid w:val="00F108BA"/>
    <w:rsid w:val="00F10F3A"/>
    <w:rsid w:val="00F1148D"/>
    <w:rsid w:val="00F11648"/>
    <w:rsid w:val="00F11718"/>
    <w:rsid w:val="00F119FA"/>
    <w:rsid w:val="00F11FF0"/>
    <w:rsid w:val="00F1206F"/>
    <w:rsid w:val="00F1217A"/>
    <w:rsid w:val="00F121BB"/>
    <w:rsid w:val="00F12226"/>
    <w:rsid w:val="00F126D0"/>
    <w:rsid w:val="00F137C2"/>
    <w:rsid w:val="00F137F0"/>
    <w:rsid w:val="00F14F0B"/>
    <w:rsid w:val="00F1520C"/>
    <w:rsid w:val="00F15667"/>
    <w:rsid w:val="00F16123"/>
    <w:rsid w:val="00F162AD"/>
    <w:rsid w:val="00F164BD"/>
    <w:rsid w:val="00F16F19"/>
    <w:rsid w:val="00F1759A"/>
    <w:rsid w:val="00F175EE"/>
    <w:rsid w:val="00F17904"/>
    <w:rsid w:val="00F17C93"/>
    <w:rsid w:val="00F17D1F"/>
    <w:rsid w:val="00F17F1B"/>
    <w:rsid w:val="00F17FF2"/>
    <w:rsid w:val="00F202A0"/>
    <w:rsid w:val="00F2047C"/>
    <w:rsid w:val="00F20904"/>
    <w:rsid w:val="00F2095F"/>
    <w:rsid w:val="00F2187B"/>
    <w:rsid w:val="00F21D03"/>
    <w:rsid w:val="00F222B1"/>
    <w:rsid w:val="00F2259F"/>
    <w:rsid w:val="00F23713"/>
    <w:rsid w:val="00F242DC"/>
    <w:rsid w:val="00F24981"/>
    <w:rsid w:val="00F24BDD"/>
    <w:rsid w:val="00F24C19"/>
    <w:rsid w:val="00F25095"/>
    <w:rsid w:val="00F25097"/>
    <w:rsid w:val="00F25278"/>
    <w:rsid w:val="00F25511"/>
    <w:rsid w:val="00F25716"/>
    <w:rsid w:val="00F25982"/>
    <w:rsid w:val="00F25AAA"/>
    <w:rsid w:val="00F26F91"/>
    <w:rsid w:val="00F2743B"/>
    <w:rsid w:val="00F27812"/>
    <w:rsid w:val="00F3068D"/>
    <w:rsid w:val="00F307D4"/>
    <w:rsid w:val="00F30A48"/>
    <w:rsid w:val="00F31080"/>
    <w:rsid w:val="00F31440"/>
    <w:rsid w:val="00F314A6"/>
    <w:rsid w:val="00F31636"/>
    <w:rsid w:val="00F31A93"/>
    <w:rsid w:val="00F325FA"/>
    <w:rsid w:val="00F329D0"/>
    <w:rsid w:val="00F32FA9"/>
    <w:rsid w:val="00F335F5"/>
    <w:rsid w:val="00F3426B"/>
    <w:rsid w:val="00F371EE"/>
    <w:rsid w:val="00F37480"/>
    <w:rsid w:val="00F37FB2"/>
    <w:rsid w:val="00F4005D"/>
    <w:rsid w:val="00F4079E"/>
    <w:rsid w:val="00F4095B"/>
    <w:rsid w:val="00F409F3"/>
    <w:rsid w:val="00F40AE2"/>
    <w:rsid w:val="00F41FEC"/>
    <w:rsid w:val="00F43560"/>
    <w:rsid w:val="00F43AED"/>
    <w:rsid w:val="00F43D29"/>
    <w:rsid w:val="00F43F2B"/>
    <w:rsid w:val="00F443EE"/>
    <w:rsid w:val="00F451AF"/>
    <w:rsid w:val="00F45CC6"/>
    <w:rsid w:val="00F45F20"/>
    <w:rsid w:val="00F4708C"/>
    <w:rsid w:val="00F473D5"/>
    <w:rsid w:val="00F47E09"/>
    <w:rsid w:val="00F502CC"/>
    <w:rsid w:val="00F5033E"/>
    <w:rsid w:val="00F50462"/>
    <w:rsid w:val="00F50902"/>
    <w:rsid w:val="00F509FC"/>
    <w:rsid w:val="00F51CE9"/>
    <w:rsid w:val="00F52269"/>
    <w:rsid w:val="00F52D9B"/>
    <w:rsid w:val="00F52F48"/>
    <w:rsid w:val="00F52F65"/>
    <w:rsid w:val="00F53197"/>
    <w:rsid w:val="00F53484"/>
    <w:rsid w:val="00F53C36"/>
    <w:rsid w:val="00F54A8B"/>
    <w:rsid w:val="00F54BAA"/>
    <w:rsid w:val="00F54D4C"/>
    <w:rsid w:val="00F54DAA"/>
    <w:rsid w:val="00F557DF"/>
    <w:rsid w:val="00F55BFE"/>
    <w:rsid w:val="00F5603F"/>
    <w:rsid w:val="00F5615B"/>
    <w:rsid w:val="00F5622B"/>
    <w:rsid w:val="00F564A5"/>
    <w:rsid w:val="00F6016B"/>
    <w:rsid w:val="00F60213"/>
    <w:rsid w:val="00F603FB"/>
    <w:rsid w:val="00F6056D"/>
    <w:rsid w:val="00F607AA"/>
    <w:rsid w:val="00F608CE"/>
    <w:rsid w:val="00F60A5B"/>
    <w:rsid w:val="00F60FB8"/>
    <w:rsid w:val="00F612EC"/>
    <w:rsid w:val="00F61419"/>
    <w:rsid w:val="00F61E0B"/>
    <w:rsid w:val="00F61F7D"/>
    <w:rsid w:val="00F62333"/>
    <w:rsid w:val="00F62399"/>
    <w:rsid w:val="00F6266C"/>
    <w:rsid w:val="00F62B5C"/>
    <w:rsid w:val="00F635F9"/>
    <w:rsid w:val="00F63623"/>
    <w:rsid w:val="00F63A86"/>
    <w:rsid w:val="00F63F60"/>
    <w:rsid w:val="00F644FC"/>
    <w:rsid w:val="00F648A0"/>
    <w:rsid w:val="00F64C9F"/>
    <w:rsid w:val="00F64E16"/>
    <w:rsid w:val="00F64F10"/>
    <w:rsid w:val="00F64F7F"/>
    <w:rsid w:val="00F65445"/>
    <w:rsid w:val="00F654CF"/>
    <w:rsid w:val="00F65855"/>
    <w:rsid w:val="00F669F8"/>
    <w:rsid w:val="00F66A16"/>
    <w:rsid w:val="00F67048"/>
    <w:rsid w:val="00F6713B"/>
    <w:rsid w:val="00F671A3"/>
    <w:rsid w:val="00F677EA"/>
    <w:rsid w:val="00F7066F"/>
    <w:rsid w:val="00F708F5"/>
    <w:rsid w:val="00F70ABA"/>
    <w:rsid w:val="00F710A7"/>
    <w:rsid w:val="00F712E3"/>
    <w:rsid w:val="00F714B7"/>
    <w:rsid w:val="00F71BC3"/>
    <w:rsid w:val="00F727A9"/>
    <w:rsid w:val="00F72AF7"/>
    <w:rsid w:val="00F72B54"/>
    <w:rsid w:val="00F72D70"/>
    <w:rsid w:val="00F72F7D"/>
    <w:rsid w:val="00F730D2"/>
    <w:rsid w:val="00F737C6"/>
    <w:rsid w:val="00F73F1F"/>
    <w:rsid w:val="00F741CA"/>
    <w:rsid w:val="00F742D0"/>
    <w:rsid w:val="00F743CB"/>
    <w:rsid w:val="00F74A5B"/>
    <w:rsid w:val="00F74CC3"/>
    <w:rsid w:val="00F74F3D"/>
    <w:rsid w:val="00F752C0"/>
    <w:rsid w:val="00F752DC"/>
    <w:rsid w:val="00F757B1"/>
    <w:rsid w:val="00F75D45"/>
    <w:rsid w:val="00F76021"/>
    <w:rsid w:val="00F7606B"/>
    <w:rsid w:val="00F7708F"/>
    <w:rsid w:val="00F77642"/>
    <w:rsid w:val="00F77708"/>
    <w:rsid w:val="00F77B39"/>
    <w:rsid w:val="00F80500"/>
    <w:rsid w:val="00F80AEF"/>
    <w:rsid w:val="00F81016"/>
    <w:rsid w:val="00F810A8"/>
    <w:rsid w:val="00F8179C"/>
    <w:rsid w:val="00F81970"/>
    <w:rsid w:val="00F81992"/>
    <w:rsid w:val="00F81C70"/>
    <w:rsid w:val="00F81F0A"/>
    <w:rsid w:val="00F82163"/>
    <w:rsid w:val="00F83956"/>
    <w:rsid w:val="00F83AC5"/>
    <w:rsid w:val="00F83B1C"/>
    <w:rsid w:val="00F84199"/>
    <w:rsid w:val="00F852CB"/>
    <w:rsid w:val="00F85752"/>
    <w:rsid w:val="00F85CCF"/>
    <w:rsid w:val="00F85F26"/>
    <w:rsid w:val="00F86200"/>
    <w:rsid w:val="00F864FF"/>
    <w:rsid w:val="00F8675C"/>
    <w:rsid w:val="00F86D53"/>
    <w:rsid w:val="00F90747"/>
    <w:rsid w:val="00F90A34"/>
    <w:rsid w:val="00F90E40"/>
    <w:rsid w:val="00F91625"/>
    <w:rsid w:val="00F91FE7"/>
    <w:rsid w:val="00F92FDF"/>
    <w:rsid w:val="00F931EA"/>
    <w:rsid w:val="00F936A0"/>
    <w:rsid w:val="00F936C7"/>
    <w:rsid w:val="00F93890"/>
    <w:rsid w:val="00F93A14"/>
    <w:rsid w:val="00F94BAB"/>
    <w:rsid w:val="00F94CB0"/>
    <w:rsid w:val="00F94FB4"/>
    <w:rsid w:val="00F9580E"/>
    <w:rsid w:val="00F95CA5"/>
    <w:rsid w:val="00F95FC1"/>
    <w:rsid w:val="00F96296"/>
    <w:rsid w:val="00F96356"/>
    <w:rsid w:val="00F96EFE"/>
    <w:rsid w:val="00F96F03"/>
    <w:rsid w:val="00F9740F"/>
    <w:rsid w:val="00F97752"/>
    <w:rsid w:val="00F979B2"/>
    <w:rsid w:val="00F979BE"/>
    <w:rsid w:val="00F97A66"/>
    <w:rsid w:val="00F97AFA"/>
    <w:rsid w:val="00F97EF8"/>
    <w:rsid w:val="00FA03B8"/>
    <w:rsid w:val="00FA108A"/>
    <w:rsid w:val="00FA1729"/>
    <w:rsid w:val="00FA1B96"/>
    <w:rsid w:val="00FA1BF3"/>
    <w:rsid w:val="00FA2749"/>
    <w:rsid w:val="00FA3310"/>
    <w:rsid w:val="00FA3ACE"/>
    <w:rsid w:val="00FA3D8E"/>
    <w:rsid w:val="00FA3F97"/>
    <w:rsid w:val="00FA439D"/>
    <w:rsid w:val="00FA4A11"/>
    <w:rsid w:val="00FA4B60"/>
    <w:rsid w:val="00FA5221"/>
    <w:rsid w:val="00FA6263"/>
    <w:rsid w:val="00FA675A"/>
    <w:rsid w:val="00FA686F"/>
    <w:rsid w:val="00FA71EF"/>
    <w:rsid w:val="00FA77FA"/>
    <w:rsid w:val="00FB07FA"/>
    <w:rsid w:val="00FB0C8E"/>
    <w:rsid w:val="00FB14AA"/>
    <w:rsid w:val="00FB152C"/>
    <w:rsid w:val="00FB1C84"/>
    <w:rsid w:val="00FB25B2"/>
    <w:rsid w:val="00FB27E2"/>
    <w:rsid w:val="00FB2803"/>
    <w:rsid w:val="00FB2BBD"/>
    <w:rsid w:val="00FB2CC6"/>
    <w:rsid w:val="00FB32B6"/>
    <w:rsid w:val="00FB32B9"/>
    <w:rsid w:val="00FB3669"/>
    <w:rsid w:val="00FB39C3"/>
    <w:rsid w:val="00FB45F1"/>
    <w:rsid w:val="00FB486A"/>
    <w:rsid w:val="00FB56AB"/>
    <w:rsid w:val="00FB63F9"/>
    <w:rsid w:val="00FB6ACD"/>
    <w:rsid w:val="00FB6CB2"/>
    <w:rsid w:val="00FB6CD4"/>
    <w:rsid w:val="00FB6F6B"/>
    <w:rsid w:val="00FB77E2"/>
    <w:rsid w:val="00FC014B"/>
    <w:rsid w:val="00FC03E7"/>
    <w:rsid w:val="00FC04CD"/>
    <w:rsid w:val="00FC0998"/>
    <w:rsid w:val="00FC0B24"/>
    <w:rsid w:val="00FC0E67"/>
    <w:rsid w:val="00FC1327"/>
    <w:rsid w:val="00FC149F"/>
    <w:rsid w:val="00FC1F53"/>
    <w:rsid w:val="00FC24A4"/>
    <w:rsid w:val="00FC2588"/>
    <w:rsid w:val="00FC2981"/>
    <w:rsid w:val="00FC2BE9"/>
    <w:rsid w:val="00FC2CD5"/>
    <w:rsid w:val="00FC308A"/>
    <w:rsid w:val="00FC3B09"/>
    <w:rsid w:val="00FC4001"/>
    <w:rsid w:val="00FC475E"/>
    <w:rsid w:val="00FC4962"/>
    <w:rsid w:val="00FC4BEC"/>
    <w:rsid w:val="00FC4CD4"/>
    <w:rsid w:val="00FC4FAC"/>
    <w:rsid w:val="00FC55D7"/>
    <w:rsid w:val="00FC65D1"/>
    <w:rsid w:val="00FC6D9A"/>
    <w:rsid w:val="00FD0BF9"/>
    <w:rsid w:val="00FD14EF"/>
    <w:rsid w:val="00FD2034"/>
    <w:rsid w:val="00FD2635"/>
    <w:rsid w:val="00FD2953"/>
    <w:rsid w:val="00FD2A73"/>
    <w:rsid w:val="00FD2C49"/>
    <w:rsid w:val="00FD33A0"/>
    <w:rsid w:val="00FD3B26"/>
    <w:rsid w:val="00FD3ECD"/>
    <w:rsid w:val="00FD41F0"/>
    <w:rsid w:val="00FD4CE2"/>
    <w:rsid w:val="00FD50BE"/>
    <w:rsid w:val="00FD531C"/>
    <w:rsid w:val="00FD594F"/>
    <w:rsid w:val="00FD60A2"/>
    <w:rsid w:val="00FD6361"/>
    <w:rsid w:val="00FD6A76"/>
    <w:rsid w:val="00FD6CD3"/>
    <w:rsid w:val="00FD73A3"/>
    <w:rsid w:val="00FD7662"/>
    <w:rsid w:val="00FD7683"/>
    <w:rsid w:val="00FD773E"/>
    <w:rsid w:val="00FE006C"/>
    <w:rsid w:val="00FE01BC"/>
    <w:rsid w:val="00FE0968"/>
    <w:rsid w:val="00FE0F7C"/>
    <w:rsid w:val="00FE1811"/>
    <w:rsid w:val="00FE183D"/>
    <w:rsid w:val="00FE19F2"/>
    <w:rsid w:val="00FE1C93"/>
    <w:rsid w:val="00FE2053"/>
    <w:rsid w:val="00FE2A6A"/>
    <w:rsid w:val="00FE2C76"/>
    <w:rsid w:val="00FE3B8B"/>
    <w:rsid w:val="00FE3C2D"/>
    <w:rsid w:val="00FE43FF"/>
    <w:rsid w:val="00FE46D3"/>
    <w:rsid w:val="00FE475E"/>
    <w:rsid w:val="00FE4853"/>
    <w:rsid w:val="00FE5000"/>
    <w:rsid w:val="00FE5ABF"/>
    <w:rsid w:val="00FE6694"/>
    <w:rsid w:val="00FE6B5A"/>
    <w:rsid w:val="00FE6E60"/>
    <w:rsid w:val="00FE72B2"/>
    <w:rsid w:val="00FE770A"/>
    <w:rsid w:val="00FE78AB"/>
    <w:rsid w:val="00FF127E"/>
    <w:rsid w:val="00FF1878"/>
    <w:rsid w:val="00FF1B2F"/>
    <w:rsid w:val="00FF20D6"/>
    <w:rsid w:val="00FF24D7"/>
    <w:rsid w:val="00FF27AA"/>
    <w:rsid w:val="00FF29DE"/>
    <w:rsid w:val="00FF3059"/>
    <w:rsid w:val="00FF3144"/>
    <w:rsid w:val="00FF33C3"/>
    <w:rsid w:val="00FF368E"/>
    <w:rsid w:val="00FF3981"/>
    <w:rsid w:val="00FF3A65"/>
    <w:rsid w:val="00FF4473"/>
    <w:rsid w:val="00FF4AA1"/>
    <w:rsid w:val="00FF4EE8"/>
    <w:rsid w:val="00FF51AC"/>
    <w:rsid w:val="00FF5D73"/>
    <w:rsid w:val="00FF6664"/>
    <w:rsid w:val="00FF6950"/>
    <w:rsid w:val="00FF698E"/>
    <w:rsid w:val="00FF74F7"/>
    <w:rsid w:val="00FF792F"/>
    <w:rsid w:val="00FF7AED"/>
    <w:rsid w:val="00FF7C14"/>
    <w:rsid w:val="00FF7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A752E"/>
  <w15:chartTrackingRefBased/>
  <w15:docId w15:val="{CAACDD7B-8E35-4E02-957C-926849ADE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F52"/>
    <w:pPr>
      <w:spacing w:after="0" w:line="240" w:lineRule="auto"/>
    </w:pPr>
    <w:rPr>
      <w:rFonts w:ascii="Times New Roman" w:eastAsia="Times New Roman" w:hAnsi="Times New Roman" w:cs="Times New Roman"/>
      <w:kern w:val="0"/>
      <w:sz w:val="24"/>
      <w:szCs w:val="24"/>
      <w:lang w:val="fr-FR" w:eastAsia="fr-FR"/>
      <w14:ligatures w14:val="none"/>
    </w:rPr>
  </w:style>
  <w:style w:type="paragraph" w:styleId="Heading1">
    <w:name w:val="heading 1"/>
    <w:basedOn w:val="Normal"/>
    <w:next w:val="Normal"/>
    <w:link w:val="Heading1Char"/>
    <w:autoRedefine/>
    <w:uiPriority w:val="9"/>
    <w:qFormat/>
    <w:rsid w:val="00036BAC"/>
    <w:pPr>
      <w:keepNext/>
      <w:keepLines/>
      <w:spacing w:before="360" w:after="240" w:line="480" w:lineRule="auto"/>
      <w:jc w:val="both"/>
      <w:outlineLvl w:val="0"/>
    </w:pPr>
    <w:rPr>
      <w:rFonts w:ascii="Calibri" w:eastAsiaTheme="majorEastAsia" w:hAnsi="Calibri" w:cstheme="majorBidi"/>
      <w:b/>
      <w:bCs/>
      <w:i/>
      <w:iCs/>
      <w:color w:val="000000" w:themeColor="text1"/>
      <w:sz w:val="28"/>
      <w:szCs w:val="40"/>
      <w:lang w:val="en-US"/>
    </w:rPr>
  </w:style>
  <w:style w:type="paragraph" w:styleId="Heading2">
    <w:name w:val="heading 2"/>
    <w:basedOn w:val="Normal"/>
    <w:next w:val="Normal"/>
    <w:link w:val="Heading2Char"/>
    <w:autoRedefine/>
    <w:uiPriority w:val="9"/>
    <w:unhideWhenUsed/>
    <w:qFormat/>
    <w:rsid w:val="00C57BF7"/>
    <w:pPr>
      <w:keepNext/>
      <w:keepLines/>
      <w:spacing w:before="160" w:after="80" w:line="480" w:lineRule="auto"/>
      <w:outlineLvl w:val="1"/>
    </w:pPr>
    <w:rPr>
      <w:rFonts w:ascii="Calibri" w:eastAsiaTheme="majorEastAsia" w:hAnsi="Calibri" w:cs="Calibri"/>
      <w:b/>
      <w:bCs/>
      <w:color w:val="000000" w:themeColor="text1"/>
      <w:lang w:val="en-GB"/>
    </w:rPr>
  </w:style>
  <w:style w:type="paragraph" w:styleId="Heading3">
    <w:name w:val="heading 3"/>
    <w:basedOn w:val="Normal"/>
    <w:next w:val="Normal"/>
    <w:link w:val="Heading3Char"/>
    <w:autoRedefine/>
    <w:uiPriority w:val="9"/>
    <w:unhideWhenUsed/>
    <w:qFormat/>
    <w:rsid w:val="00A73B2F"/>
    <w:pPr>
      <w:keepNext/>
      <w:keepLines/>
      <w:spacing w:before="160" w:after="80"/>
      <w:outlineLvl w:val="2"/>
    </w:pPr>
    <w:rPr>
      <w:rFonts w:ascii="Calibri" w:eastAsiaTheme="majorEastAsia" w:hAnsi="Calibri" w:cstheme="majorBidi"/>
      <w:b/>
      <w:bCs/>
      <w:color w:val="000000" w:themeColor="text1"/>
      <w:szCs w:val="28"/>
      <w:lang w:val="en-US"/>
    </w:rPr>
  </w:style>
  <w:style w:type="paragraph" w:styleId="Heading4">
    <w:name w:val="heading 4"/>
    <w:basedOn w:val="Normal"/>
    <w:next w:val="Normal"/>
    <w:link w:val="Heading4Char"/>
    <w:uiPriority w:val="9"/>
    <w:unhideWhenUsed/>
    <w:qFormat/>
    <w:rsid w:val="00EF71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F71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F717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717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717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717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BAC"/>
    <w:rPr>
      <w:rFonts w:ascii="Calibri" w:eastAsiaTheme="majorEastAsia" w:hAnsi="Calibri" w:cstheme="majorBidi"/>
      <w:b/>
      <w:bCs/>
      <w:i/>
      <w:iCs/>
      <w:color w:val="000000" w:themeColor="text1"/>
      <w:kern w:val="0"/>
      <w:sz w:val="28"/>
      <w:szCs w:val="40"/>
      <w:lang w:val="en-US" w:eastAsia="fr-FR"/>
      <w14:ligatures w14:val="none"/>
    </w:rPr>
  </w:style>
  <w:style w:type="character" w:customStyle="1" w:styleId="Heading2Char">
    <w:name w:val="Heading 2 Char"/>
    <w:basedOn w:val="DefaultParagraphFont"/>
    <w:link w:val="Heading2"/>
    <w:uiPriority w:val="9"/>
    <w:rsid w:val="00C57BF7"/>
    <w:rPr>
      <w:rFonts w:ascii="Calibri" w:eastAsiaTheme="majorEastAsia" w:hAnsi="Calibri" w:cs="Calibri"/>
      <w:b/>
      <w:bCs/>
      <w:color w:val="000000" w:themeColor="text1"/>
      <w:kern w:val="0"/>
      <w:sz w:val="24"/>
      <w:szCs w:val="24"/>
      <w:lang w:eastAsia="fr-FR"/>
      <w14:ligatures w14:val="none"/>
    </w:rPr>
  </w:style>
  <w:style w:type="character" w:customStyle="1" w:styleId="Heading3Char">
    <w:name w:val="Heading 3 Char"/>
    <w:basedOn w:val="DefaultParagraphFont"/>
    <w:link w:val="Heading3"/>
    <w:uiPriority w:val="9"/>
    <w:rsid w:val="00A73B2F"/>
    <w:rPr>
      <w:rFonts w:ascii="Calibri" w:eastAsiaTheme="majorEastAsia" w:hAnsi="Calibri" w:cstheme="majorBidi"/>
      <w:b/>
      <w:bCs/>
      <w:color w:val="000000" w:themeColor="text1"/>
      <w:szCs w:val="28"/>
      <w:lang w:val="en-US"/>
    </w:rPr>
  </w:style>
  <w:style w:type="character" w:customStyle="1" w:styleId="Heading4Char">
    <w:name w:val="Heading 4 Char"/>
    <w:basedOn w:val="DefaultParagraphFont"/>
    <w:link w:val="Heading4"/>
    <w:uiPriority w:val="9"/>
    <w:rsid w:val="00EF71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F71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F71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71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71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7178"/>
    <w:rPr>
      <w:rFonts w:eastAsiaTheme="majorEastAsia" w:cstheme="majorBidi"/>
      <w:color w:val="272727" w:themeColor="text1" w:themeTint="D8"/>
    </w:rPr>
  </w:style>
  <w:style w:type="paragraph" w:styleId="Title">
    <w:name w:val="Title"/>
    <w:basedOn w:val="Normal"/>
    <w:next w:val="Normal"/>
    <w:link w:val="TitleChar"/>
    <w:uiPriority w:val="10"/>
    <w:qFormat/>
    <w:rsid w:val="00EF717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71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71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71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7178"/>
    <w:pPr>
      <w:spacing w:before="160"/>
      <w:jc w:val="center"/>
    </w:pPr>
    <w:rPr>
      <w:i/>
      <w:iCs/>
      <w:color w:val="404040" w:themeColor="text1" w:themeTint="BF"/>
    </w:rPr>
  </w:style>
  <w:style w:type="character" w:customStyle="1" w:styleId="QuoteChar">
    <w:name w:val="Quote Char"/>
    <w:basedOn w:val="DefaultParagraphFont"/>
    <w:link w:val="Quote"/>
    <w:uiPriority w:val="29"/>
    <w:rsid w:val="00EF7178"/>
    <w:rPr>
      <w:i/>
      <w:iCs/>
      <w:color w:val="404040" w:themeColor="text1" w:themeTint="BF"/>
    </w:rPr>
  </w:style>
  <w:style w:type="paragraph" w:styleId="ListParagraph">
    <w:name w:val="List Paragraph"/>
    <w:basedOn w:val="Normal"/>
    <w:link w:val="ListParagraphChar"/>
    <w:uiPriority w:val="34"/>
    <w:qFormat/>
    <w:rsid w:val="00EF7178"/>
    <w:pPr>
      <w:ind w:left="720"/>
      <w:contextualSpacing/>
    </w:pPr>
  </w:style>
  <w:style w:type="character" w:styleId="IntenseEmphasis">
    <w:name w:val="Intense Emphasis"/>
    <w:basedOn w:val="DefaultParagraphFont"/>
    <w:uiPriority w:val="21"/>
    <w:qFormat/>
    <w:rsid w:val="00EF7178"/>
    <w:rPr>
      <w:i/>
      <w:iCs/>
      <w:color w:val="0F4761" w:themeColor="accent1" w:themeShade="BF"/>
    </w:rPr>
  </w:style>
  <w:style w:type="paragraph" w:styleId="IntenseQuote">
    <w:name w:val="Intense Quote"/>
    <w:basedOn w:val="Normal"/>
    <w:next w:val="Normal"/>
    <w:link w:val="IntenseQuoteChar"/>
    <w:uiPriority w:val="30"/>
    <w:qFormat/>
    <w:rsid w:val="00EF71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F7178"/>
    <w:rPr>
      <w:i/>
      <w:iCs/>
      <w:color w:val="0F4761" w:themeColor="accent1" w:themeShade="BF"/>
    </w:rPr>
  </w:style>
  <w:style w:type="character" w:styleId="IntenseReference">
    <w:name w:val="Intense Reference"/>
    <w:basedOn w:val="DefaultParagraphFont"/>
    <w:uiPriority w:val="32"/>
    <w:qFormat/>
    <w:rsid w:val="00EF7178"/>
    <w:rPr>
      <w:b/>
      <w:bCs/>
      <w:smallCaps/>
      <w:color w:val="0F4761" w:themeColor="accent1" w:themeShade="BF"/>
      <w:spacing w:val="5"/>
    </w:rPr>
  </w:style>
  <w:style w:type="character" w:styleId="Hyperlink">
    <w:name w:val="Hyperlink"/>
    <w:basedOn w:val="DefaultParagraphFont"/>
    <w:uiPriority w:val="99"/>
    <w:unhideWhenUsed/>
    <w:rsid w:val="00F64F10"/>
    <w:rPr>
      <w:color w:val="467886" w:themeColor="hyperlink"/>
      <w:u w:val="single"/>
    </w:rPr>
  </w:style>
  <w:style w:type="character" w:customStyle="1" w:styleId="UnresolvedMention1">
    <w:name w:val="Unresolved Mention1"/>
    <w:basedOn w:val="DefaultParagraphFont"/>
    <w:uiPriority w:val="99"/>
    <w:semiHidden/>
    <w:unhideWhenUsed/>
    <w:rsid w:val="00F64F10"/>
    <w:rPr>
      <w:color w:val="605E5C"/>
      <w:shd w:val="clear" w:color="auto" w:fill="E1DFDD"/>
    </w:rPr>
  </w:style>
  <w:style w:type="character" w:styleId="CommentReference">
    <w:name w:val="annotation reference"/>
    <w:basedOn w:val="DefaultParagraphFont"/>
    <w:uiPriority w:val="99"/>
    <w:semiHidden/>
    <w:unhideWhenUsed/>
    <w:rsid w:val="00B7081E"/>
    <w:rPr>
      <w:sz w:val="16"/>
      <w:szCs w:val="16"/>
    </w:rPr>
  </w:style>
  <w:style w:type="paragraph" w:styleId="CommentText">
    <w:name w:val="annotation text"/>
    <w:basedOn w:val="Normal"/>
    <w:link w:val="CommentTextChar"/>
    <w:uiPriority w:val="99"/>
    <w:unhideWhenUsed/>
    <w:rsid w:val="00B7081E"/>
    <w:rPr>
      <w:sz w:val="20"/>
      <w:szCs w:val="20"/>
    </w:rPr>
  </w:style>
  <w:style w:type="character" w:customStyle="1" w:styleId="CommentTextChar">
    <w:name w:val="Comment Text Char"/>
    <w:basedOn w:val="DefaultParagraphFont"/>
    <w:link w:val="CommentText"/>
    <w:uiPriority w:val="99"/>
    <w:rsid w:val="00B7081E"/>
    <w:rPr>
      <w:sz w:val="20"/>
      <w:szCs w:val="20"/>
    </w:rPr>
  </w:style>
  <w:style w:type="paragraph" w:styleId="CommentSubject">
    <w:name w:val="annotation subject"/>
    <w:basedOn w:val="CommentText"/>
    <w:next w:val="CommentText"/>
    <w:link w:val="CommentSubjectChar"/>
    <w:uiPriority w:val="99"/>
    <w:semiHidden/>
    <w:unhideWhenUsed/>
    <w:rsid w:val="00B7081E"/>
    <w:rPr>
      <w:b/>
      <w:bCs/>
    </w:rPr>
  </w:style>
  <w:style w:type="character" w:customStyle="1" w:styleId="CommentSubjectChar">
    <w:name w:val="Comment Subject Char"/>
    <w:basedOn w:val="CommentTextChar"/>
    <w:link w:val="CommentSubject"/>
    <w:uiPriority w:val="99"/>
    <w:semiHidden/>
    <w:rsid w:val="00B7081E"/>
    <w:rPr>
      <w:b/>
      <w:bCs/>
      <w:sz w:val="20"/>
      <w:szCs w:val="20"/>
    </w:rPr>
  </w:style>
  <w:style w:type="paragraph" w:styleId="Revision">
    <w:name w:val="Revision"/>
    <w:hidden/>
    <w:uiPriority w:val="99"/>
    <w:semiHidden/>
    <w:rsid w:val="006D6420"/>
    <w:pPr>
      <w:spacing w:after="0" w:line="240" w:lineRule="auto"/>
    </w:pPr>
  </w:style>
  <w:style w:type="character" w:styleId="FollowedHyperlink">
    <w:name w:val="FollowedHyperlink"/>
    <w:basedOn w:val="DefaultParagraphFont"/>
    <w:uiPriority w:val="99"/>
    <w:semiHidden/>
    <w:unhideWhenUsed/>
    <w:rsid w:val="000E2D44"/>
    <w:rPr>
      <w:color w:val="96607D" w:themeColor="followedHyperlink"/>
      <w:u w:val="single"/>
    </w:rPr>
  </w:style>
  <w:style w:type="table" w:styleId="TableGrid">
    <w:name w:val="Table Grid"/>
    <w:basedOn w:val="TableNormal"/>
    <w:uiPriority w:val="39"/>
    <w:rsid w:val="00591E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B233A"/>
    <w:pPr>
      <w:jc w:val="center"/>
    </w:pPr>
    <w:rPr>
      <w:rFonts w:ascii="Aptos" w:hAnsi="Aptos"/>
      <w:noProof/>
      <w:sz w:val="22"/>
      <w:lang w:val="en-US"/>
    </w:rPr>
  </w:style>
  <w:style w:type="character" w:customStyle="1" w:styleId="ListParagraphChar">
    <w:name w:val="List Paragraph Char"/>
    <w:basedOn w:val="DefaultParagraphFont"/>
    <w:link w:val="ListParagraph"/>
    <w:uiPriority w:val="34"/>
    <w:rsid w:val="00DB233A"/>
  </w:style>
  <w:style w:type="character" w:customStyle="1" w:styleId="EndNoteBibliographyTitleChar">
    <w:name w:val="EndNote Bibliography Title Char"/>
    <w:basedOn w:val="ListParagraphChar"/>
    <w:link w:val="EndNoteBibliographyTitle"/>
    <w:rsid w:val="00DB233A"/>
    <w:rPr>
      <w:rFonts w:ascii="Aptos" w:eastAsia="Times New Roman" w:hAnsi="Aptos" w:cs="Times New Roman"/>
      <w:noProof/>
      <w:kern w:val="0"/>
      <w:szCs w:val="24"/>
      <w:lang w:val="en-US" w:eastAsia="fr-FR"/>
      <w14:ligatures w14:val="none"/>
    </w:rPr>
  </w:style>
  <w:style w:type="paragraph" w:customStyle="1" w:styleId="EndNoteBibliography">
    <w:name w:val="EndNote Bibliography"/>
    <w:basedOn w:val="Normal"/>
    <w:link w:val="EndNoteBibliographyChar"/>
    <w:rsid w:val="00DB233A"/>
    <w:pPr>
      <w:numPr>
        <w:numId w:val="11"/>
      </w:numPr>
    </w:pPr>
    <w:rPr>
      <w:rFonts w:ascii="Aptos" w:hAnsi="Aptos"/>
      <w:noProof/>
      <w:sz w:val="22"/>
      <w:lang w:val="en-US"/>
    </w:rPr>
  </w:style>
  <w:style w:type="character" w:customStyle="1" w:styleId="EndNoteBibliographyChar">
    <w:name w:val="EndNote Bibliography Char"/>
    <w:basedOn w:val="ListParagraphChar"/>
    <w:link w:val="EndNoteBibliography"/>
    <w:rsid w:val="00DB233A"/>
    <w:rPr>
      <w:rFonts w:ascii="Aptos" w:eastAsia="Times New Roman" w:hAnsi="Aptos" w:cs="Times New Roman"/>
      <w:noProof/>
      <w:kern w:val="0"/>
      <w:szCs w:val="24"/>
      <w:lang w:val="en-US" w:eastAsia="fr-FR"/>
      <w14:ligatures w14:val="none"/>
    </w:rPr>
  </w:style>
  <w:style w:type="paragraph" w:customStyle="1" w:styleId="paragraph">
    <w:name w:val="paragraph"/>
    <w:basedOn w:val="Normal"/>
    <w:rsid w:val="00251C22"/>
    <w:pPr>
      <w:spacing w:before="100" w:beforeAutospacing="1" w:after="100" w:afterAutospacing="1"/>
    </w:pPr>
    <w:rPr>
      <w:lang w:eastAsia="en-GB"/>
    </w:rPr>
  </w:style>
  <w:style w:type="character" w:customStyle="1" w:styleId="textrun">
    <w:name w:val="textrun"/>
    <w:basedOn w:val="DefaultParagraphFont"/>
    <w:rsid w:val="00251C22"/>
  </w:style>
  <w:style w:type="character" w:customStyle="1" w:styleId="normaltextrun">
    <w:name w:val="normaltextrun"/>
    <w:basedOn w:val="DefaultParagraphFont"/>
    <w:rsid w:val="00251C22"/>
  </w:style>
  <w:style w:type="character" w:customStyle="1" w:styleId="eop">
    <w:name w:val="eop"/>
    <w:basedOn w:val="DefaultParagraphFont"/>
    <w:rsid w:val="00251C22"/>
  </w:style>
  <w:style w:type="character" w:customStyle="1" w:styleId="cf01">
    <w:name w:val="cf01"/>
    <w:basedOn w:val="DefaultParagraphFont"/>
    <w:rsid w:val="00386B24"/>
    <w:rPr>
      <w:rFonts w:ascii="Segoe UI" w:hAnsi="Segoe UI" w:cs="Segoe UI" w:hint="default"/>
      <w:sz w:val="18"/>
      <w:szCs w:val="18"/>
    </w:rPr>
  </w:style>
  <w:style w:type="character" w:styleId="Strong">
    <w:name w:val="Strong"/>
    <w:basedOn w:val="DefaultParagraphFont"/>
    <w:uiPriority w:val="22"/>
    <w:qFormat/>
    <w:rsid w:val="003A4DB1"/>
    <w:rPr>
      <w:b/>
      <w:bCs/>
    </w:rPr>
  </w:style>
  <w:style w:type="paragraph" w:styleId="NormalWeb">
    <w:name w:val="Normal (Web)"/>
    <w:basedOn w:val="Normal"/>
    <w:uiPriority w:val="99"/>
    <w:semiHidden/>
    <w:unhideWhenUsed/>
    <w:rsid w:val="00D04F52"/>
    <w:pPr>
      <w:spacing w:before="100" w:beforeAutospacing="1" w:after="100" w:afterAutospacing="1"/>
    </w:pPr>
  </w:style>
  <w:style w:type="character" w:customStyle="1" w:styleId="apple-converted-space">
    <w:name w:val="apple-converted-space"/>
    <w:basedOn w:val="DefaultParagraphFont"/>
    <w:rsid w:val="00D04F52"/>
  </w:style>
  <w:style w:type="character" w:customStyle="1" w:styleId="truncate">
    <w:name w:val="truncate"/>
    <w:basedOn w:val="DefaultParagraphFont"/>
    <w:rsid w:val="00D04F52"/>
  </w:style>
  <w:style w:type="paragraph" w:styleId="Header">
    <w:name w:val="header"/>
    <w:basedOn w:val="Normal"/>
    <w:link w:val="HeaderChar"/>
    <w:uiPriority w:val="99"/>
    <w:unhideWhenUsed/>
    <w:rsid w:val="00B12D75"/>
    <w:pPr>
      <w:tabs>
        <w:tab w:val="center" w:pos="4513"/>
        <w:tab w:val="right" w:pos="9026"/>
      </w:tabs>
    </w:pPr>
  </w:style>
  <w:style w:type="character" w:customStyle="1" w:styleId="HeaderChar">
    <w:name w:val="Header Char"/>
    <w:basedOn w:val="DefaultParagraphFont"/>
    <w:link w:val="Header"/>
    <w:uiPriority w:val="99"/>
    <w:rsid w:val="00B12D75"/>
    <w:rPr>
      <w:rFonts w:ascii="Times New Roman" w:eastAsia="Times New Roman" w:hAnsi="Times New Roman" w:cs="Times New Roman"/>
      <w:kern w:val="0"/>
      <w:sz w:val="24"/>
      <w:szCs w:val="24"/>
      <w:lang w:val="fr-FR" w:eastAsia="fr-FR"/>
      <w14:ligatures w14:val="none"/>
    </w:rPr>
  </w:style>
  <w:style w:type="paragraph" w:styleId="Footer">
    <w:name w:val="footer"/>
    <w:basedOn w:val="Normal"/>
    <w:link w:val="FooterChar"/>
    <w:uiPriority w:val="99"/>
    <w:unhideWhenUsed/>
    <w:rsid w:val="00B12D75"/>
    <w:pPr>
      <w:tabs>
        <w:tab w:val="center" w:pos="4513"/>
        <w:tab w:val="right" w:pos="9026"/>
      </w:tabs>
    </w:pPr>
  </w:style>
  <w:style w:type="character" w:customStyle="1" w:styleId="FooterChar">
    <w:name w:val="Footer Char"/>
    <w:basedOn w:val="DefaultParagraphFont"/>
    <w:link w:val="Footer"/>
    <w:uiPriority w:val="99"/>
    <w:rsid w:val="00B12D75"/>
    <w:rPr>
      <w:rFonts w:ascii="Times New Roman" w:eastAsia="Times New Roman" w:hAnsi="Times New Roman" w:cs="Times New Roman"/>
      <w:kern w:val="0"/>
      <w:sz w:val="24"/>
      <w:szCs w:val="24"/>
      <w:lang w:val="fr-FR" w:eastAsia="fr-FR"/>
      <w14:ligatures w14:val="none"/>
    </w:rPr>
  </w:style>
  <w:style w:type="paragraph" w:styleId="BalloonText">
    <w:name w:val="Balloon Text"/>
    <w:basedOn w:val="Normal"/>
    <w:link w:val="BalloonTextChar"/>
    <w:uiPriority w:val="99"/>
    <w:semiHidden/>
    <w:unhideWhenUsed/>
    <w:rsid w:val="00D207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746"/>
    <w:rPr>
      <w:rFonts w:ascii="Segoe UI" w:eastAsia="Times New Roman" w:hAnsi="Segoe UI" w:cs="Segoe UI"/>
      <w:kern w:val="0"/>
      <w:sz w:val="18"/>
      <w:szCs w:val="18"/>
      <w:lang w:val="fr-FR" w:eastAsia="fr-FR"/>
      <w14:ligatures w14:val="none"/>
    </w:rPr>
  </w:style>
  <w:style w:type="character" w:customStyle="1" w:styleId="citation-part">
    <w:name w:val="citation-part"/>
    <w:basedOn w:val="DefaultParagraphFont"/>
    <w:rsid w:val="00AD24B7"/>
  </w:style>
  <w:style w:type="character" w:customStyle="1" w:styleId="docsum-pmid">
    <w:name w:val="docsum-pmid"/>
    <w:basedOn w:val="DefaultParagraphFont"/>
    <w:rsid w:val="00AD24B7"/>
  </w:style>
  <w:style w:type="character" w:styleId="UnresolvedMention">
    <w:name w:val="Unresolved Mention"/>
    <w:basedOn w:val="DefaultParagraphFont"/>
    <w:uiPriority w:val="99"/>
    <w:semiHidden/>
    <w:unhideWhenUsed/>
    <w:rsid w:val="00BA7060"/>
    <w:rPr>
      <w:color w:val="605E5C"/>
      <w:shd w:val="clear" w:color="auto" w:fill="E1DFDD"/>
    </w:rPr>
  </w:style>
  <w:style w:type="character" w:styleId="LineNumber">
    <w:name w:val="line number"/>
    <w:basedOn w:val="DefaultParagraphFont"/>
    <w:uiPriority w:val="99"/>
    <w:semiHidden/>
    <w:unhideWhenUsed/>
    <w:rsid w:val="00F62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054780">
      <w:bodyDiv w:val="1"/>
      <w:marLeft w:val="0"/>
      <w:marRight w:val="0"/>
      <w:marTop w:val="0"/>
      <w:marBottom w:val="0"/>
      <w:divBdr>
        <w:top w:val="none" w:sz="0" w:space="0" w:color="auto"/>
        <w:left w:val="none" w:sz="0" w:space="0" w:color="auto"/>
        <w:bottom w:val="none" w:sz="0" w:space="0" w:color="auto"/>
        <w:right w:val="none" w:sz="0" w:space="0" w:color="auto"/>
      </w:divBdr>
    </w:div>
    <w:div w:id="86584345">
      <w:bodyDiv w:val="1"/>
      <w:marLeft w:val="0"/>
      <w:marRight w:val="0"/>
      <w:marTop w:val="0"/>
      <w:marBottom w:val="0"/>
      <w:divBdr>
        <w:top w:val="none" w:sz="0" w:space="0" w:color="auto"/>
        <w:left w:val="none" w:sz="0" w:space="0" w:color="auto"/>
        <w:bottom w:val="none" w:sz="0" w:space="0" w:color="auto"/>
        <w:right w:val="none" w:sz="0" w:space="0" w:color="auto"/>
      </w:divBdr>
    </w:div>
    <w:div w:id="97143331">
      <w:bodyDiv w:val="1"/>
      <w:marLeft w:val="0"/>
      <w:marRight w:val="0"/>
      <w:marTop w:val="0"/>
      <w:marBottom w:val="0"/>
      <w:divBdr>
        <w:top w:val="none" w:sz="0" w:space="0" w:color="auto"/>
        <w:left w:val="none" w:sz="0" w:space="0" w:color="auto"/>
        <w:bottom w:val="none" w:sz="0" w:space="0" w:color="auto"/>
        <w:right w:val="none" w:sz="0" w:space="0" w:color="auto"/>
      </w:divBdr>
    </w:div>
    <w:div w:id="105856777">
      <w:bodyDiv w:val="1"/>
      <w:marLeft w:val="0"/>
      <w:marRight w:val="0"/>
      <w:marTop w:val="0"/>
      <w:marBottom w:val="0"/>
      <w:divBdr>
        <w:top w:val="none" w:sz="0" w:space="0" w:color="auto"/>
        <w:left w:val="none" w:sz="0" w:space="0" w:color="auto"/>
        <w:bottom w:val="none" w:sz="0" w:space="0" w:color="auto"/>
        <w:right w:val="none" w:sz="0" w:space="0" w:color="auto"/>
      </w:divBdr>
    </w:div>
    <w:div w:id="289092050">
      <w:bodyDiv w:val="1"/>
      <w:marLeft w:val="0"/>
      <w:marRight w:val="0"/>
      <w:marTop w:val="0"/>
      <w:marBottom w:val="0"/>
      <w:divBdr>
        <w:top w:val="none" w:sz="0" w:space="0" w:color="auto"/>
        <w:left w:val="none" w:sz="0" w:space="0" w:color="auto"/>
        <w:bottom w:val="none" w:sz="0" w:space="0" w:color="auto"/>
        <w:right w:val="none" w:sz="0" w:space="0" w:color="auto"/>
      </w:divBdr>
    </w:div>
    <w:div w:id="301808495">
      <w:bodyDiv w:val="1"/>
      <w:marLeft w:val="0"/>
      <w:marRight w:val="0"/>
      <w:marTop w:val="0"/>
      <w:marBottom w:val="0"/>
      <w:divBdr>
        <w:top w:val="none" w:sz="0" w:space="0" w:color="auto"/>
        <w:left w:val="none" w:sz="0" w:space="0" w:color="auto"/>
        <w:bottom w:val="none" w:sz="0" w:space="0" w:color="auto"/>
        <w:right w:val="none" w:sz="0" w:space="0" w:color="auto"/>
      </w:divBdr>
    </w:div>
    <w:div w:id="384448694">
      <w:bodyDiv w:val="1"/>
      <w:marLeft w:val="0"/>
      <w:marRight w:val="0"/>
      <w:marTop w:val="0"/>
      <w:marBottom w:val="0"/>
      <w:divBdr>
        <w:top w:val="none" w:sz="0" w:space="0" w:color="auto"/>
        <w:left w:val="none" w:sz="0" w:space="0" w:color="auto"/>
        <w:bottom w:val="none" w:sz="0" w:space="0" w:color="auto"/>
        <w:right w:val="none" w:sz="0" w:space="0" w:color="auto"/>
      </w:divBdr>
      <w:divsChild>
        <w:div w:id="1383601838">
          <w:marLeft w:val="0"/>
          <w:marRight w:val="0"/>
          <w:marTop w:val="0"/>
          <w:marBottom w:val="0"/>
          <w:divBdr>
            <w:top w:val="none" w:sz="0" w:space="0" w:color="auto"/>
            <w:left w:val="none" w:sz="0" w:space="0" w:color="auto"/>
            <w:bottom w:val="none" w:sz="0" w:space="0" w:color="auto"/>
            <w:right w:val="none" w:sz="0" w:space="0" w:color="auto"/>
          </w:divBdr>
        </w:div>
        <w:div w:id="739909645">
          <w:marLeft w:val="0"/>
          <w:marRight w:val="0"/>
          <w:marTop w:val="0"/>
          <w:marBottom w:val="0"/>
          <w:divBdr>
            <w:top w:val="none" w:sz="0" w:space="0" w:color="auto"/>
            <w:left w:val="none" w:sz="0" w:space="0" w:color="auto"/>
            <w:bottom w:val="none" w:sz="0" w:space="0" w:color="auto"/>
            <w:right w:val="none" w:sz="0" w:space="0" w:color="auto"/>
          </w:divBdr>
        </w:div>
      </w:divsChild>
    </w:div>
    <w:div w:id="410586519">
      <w:bodyDiv w:val="1"/>
      <w:marLeft w:val="0"/>
      <w:marRight w:val="0"/>
      <w:marTop w:val="0"/>
      <w:marBottom w:val="0"/>
      <w:divBdr>
        <w:top w:val="none" w:sz="0" w:space="0" w:color="auto"/>
        <w:left w:val="none" w:sz="0" w:space="0" w:color="auto"/>
        <w:bottom w:val="none" w:sz="0" w:space="0" w:color="auto"/>
        <w:right w:val="none" w:sz="0" w:space="0" w:color="auto"/>
      </w:divBdr>
    </w:div>
    <w:div w:id="412897037">
      <w:bodyDiv w:val="1"/>
      <w:marLeft w:val="0"/>
      <w:marRight w:val="0"/>
      <w:marTop w:val="0"/>
      <w:marBottom w:val="0"/>
      <w:divBdr>
        <w:top w:val="none" w:sz="0" w:space="0" w:color="auto"/>
        <w:left w:val="none" w:sz="0" w:space="0" w:color="auto"/>
        <w:bottom w:val="none" w:sz="0" w:space="0" w:color="auto"/>
        <w:right w:val="none" w:sz="0" w:space="0" w:color="auto"/>
      </w:divBdr>
    </w:div>
    <w:div w:id="444354115">
      <w:bodyDiv w:val="1"/>
      <w:marLeft w:val="0"/>
      <w:marRight w:val="0"/>
      <w:marTop w:val="0"/>
      <w:marBottom w:val="0"/>
      <w:divBdr>
        <w:top w:val="none" w:sz="0" w:space="0" w:color="auto"/>
        <w:left w:val="none" w:sz="0" w:space="0" w:color="auto"/>
        <w:bottom w:val="none" w:sz="0" w:space="0" w:color="auto"/>
        <w:right w:val="none" w:sz="0" w:space="0" w:color="auto"/>
      </w:divBdr>
    </w:div>
    <w:div w:id="574632522">
      <w:bodyDiv w:val="1"/>
      <w:marLeft w:val="0"/>
      <w:marRight w:val="0"/>
      <w:marTop w:val="0"/>
      <w:marBottom w:val="0"/>
      <w:divBdr>
        <w:top w:val="none" w:sz="0" w:space="0" w:color="auto"/>
        <w:left w:val="none" w:sz="0" w:space="0" w:color="auto"/>
        <w:bottom w:val="none" w:sz="0" w:space="0" w:color="auto"/>
        <w:right w:val="none" w:sz="0" w:space="0" w:color="auto"/>
      </w:divBdr>
    </w:div>
    <w:div w:id="582109460">
      <w:bodyDiv w:val="1"/>
      <w:marLeft w:val="0"/>
      <w:marRight w:val="0"/>
      <w:marTop w:val="0"/>
      <w:marBottom w:val="0"/>
      <w:divBdr>
        <w:top w:val="none" w:sz="0" w:space="0" w:color="auto"/>
        <w:left w:val="none" w:sz="0" w:space="0" w:color="auto"/>
        <w:bottom w:val="none" w:sz="0" w:space="0" w:color="auto"/>
        <w:right w:val="none" w:sz="0" w:space="0" w:color="auto"/>
      </w:divBdr>
      <w:divsChild>
        <w:div w:id="1139765277">
          <w:marLeft w:val="0"/>
          <w:marRight w:val="0"/>
          <w:marTop w:val="0"/>
          <w:marBottom w:val="0"/>
          <w:divBdr>
            <w:top w:val="none" w:sz="0" w:space="0" w:color="auto"/>
            <w:left w:val="none" w:sz="0" w:space="0" w:color="auto"/>
            <w:bottom w:val="none" w:sz="0" w:space="0" w:color="auto"/>
            <w:right w:val="none" w:sz="0" w:space="0" w:color="auto"/>
          </w:divBdr>
          <w:divsChild>
            <w:div w:id="1658921323">
              <w:marLeft w:val="0"/>
              <w:marRight w:val="0"/>
              <w:marTop w:val="0"/>
              <w:marBottom w:val="0"/>
              <w:divBdr>
                <w:top w:val="none" w:sz="0" w:space="0" w:color="auto"/>
                <w:left w:val="none" w:sz="0" w:space="0" w:color="auto"/>
                <w:bottom w:val="none" w:sz="0" w:space="0" w:color="auto"/>
                <w:right w:val="none" w:sz="0" w:space="0" w:color="auto"/>
              </w:divBdr>
              <w:divsChild>
                <w:div w:id="1277060863">
                  <w:marLeft w:val="0"/>
                  <w:marRight w:val="0"/>
                  <w:marTop w:val="0"/>
                  <w:marBottom w:val="0"/>
                  <w:divBdr>
                    <w:top w:val="none" w:sz="0" w:space="0" w:color="auto"/>
                    <w:left w:val="none" w:sz="0" w:space="0" w:color="auto"/>
                    <w:bottom w:val="none" w:sz="0" w:space="0" w:color="auto"/>
                    <w:right w:val="none" w:sz="0" w:space="0" w:color="auto"/>
                  </w:divBdr>
                </w:div>
              </w:divsChild>
            </w:div>
            <w:div w:id="394931017">
              <w:marLeft w:val="0"/>
              <w:marRight w:val="0"/>
              <w:marTop w:val="0"/>
              <w:marBottom w:val="0"/>
              <w:divBdr>
                <w:top w:val="none" w:sz="0" w:space="0" w:color="auto"/>
                <w:left w:val="none" w:sz="0" w:space="0" w:color="auto"/>
                <w:bottom w:val="none" w:sz="0" w:space="0" w:color="auto"/>
                <w:right w:val="none" w:sz="0" w:space="0" w:color="auto"/>
              </w:divBdr>
              <w:divsChild>
                <w:div w:id="701519585">
                  <w:marLeft w:val="0"/>
                  <w:marRight w:val="0"/>
                  <w:marTop w:val="0"/>
                  <w:marBottom w:val="0"/>
                  <w:divBdr>
                    <w:top w:val="none" w:sz="0" w:space="0" w:color="auto"/>
                    <w:left w:val="none" w:sz="0" w:space="0" w:color="auto"/>
                    <w:bottom w:val="none" w:sz="0" w:space="0" w:color="auto"/>
                    <w:right w:val="none" w:sz="0" w:space="0" w:color="auto"/>
                  </w:divBdr>
                </w:div>
              </w:divsChild>
            </w:div>
            <w:div w:id="1267154955">
              <w:marLeft w:val="0"/>
              <w:marRight w:val="0"/>
              <w:marTop w:val="0"/>
              <w:marBottom w:val="0"/>
              <w:divBdr>
                <w:top w:val="none" w:sz="0" w:space="0" w:color="auto"/>
                <w:left w:val="none" w:sz="0" w:space="0" w:color="auto"/>
                <w:bottom w:val="none" w:sz="0" w:space="0" w:color="auto"/>
                <w:right w:val="none" w:sz="0" w:space="0" w:color="auto"/>
              </w:divBdr>
              <w:divsChild>
                <w:div w:id="327098102">
                  <w:marLeft w:val="0"/>
                  <w:marRight w:val="0"/>
                  <w:marTop w:val="0"/>
                  <w:marBottom w:val="0"/>
                  <w:divBdr>
                    <w:top w:val="none" w:sz="0" w:space="0" w:color="auto"/>
                    <w:left w:val="none" w:sz="0" w:space="0" w:color="auto"/>
                    <w:bottom w:val="none" w:sz="0" w:space="0" w:color="auto"/>
                    <w:right w:val="none" w:sz="0" w:space="0" w:color="auto"/>
                  </w:divBdr>
                </w:div>
              </w:divsChild>
            </w:div>
            <w:div w:id="1110861196">
              <w:marLeft w:val="0"/>
              <w:marRight w:val="0"/>
              <w:marTop w:val="0"/>
              <w:marBottom w:val="0"/>
              <w:divBdr>
                <w:top w:val="none" w:sz="0" w:space="0" w:color="auto"/>
                <w:left w:val="none" w:sz="0" w:space="0" w:color="auto"/>
                <w:bottom w:val="none" w:sz="0" w:space="0" w:color="auto"/>
                <w:right w:val="none" w:sz="0" w:space="0" w:color="auto"/>
              </w:divBdr>
              <w:divsChild>
                <w:div w:id="1984113378">
                  <w:marLeft w:val="0"/>
                  <w:marRight w:val="0"/>
                  <w:marTop w:val="0"/>
                  <w:marBottom w:val="0"/>
                  <w:divBdr>
                    <w:top w:val="none" w:sz="0" w:space="0" w:color="auto"/>
                    <w:left w:val="none" w:sz="0" w:space="0" w:color="auto"/>
                    <w:bottom w:val="none" w:sz="0" w:space="0" w:color="auto"/>
                    <w:right w:val="none" w:sz="0" w:space="0" w:color="auto"/>
                  </w:divBdr>
                </w:div>
              </w:divsChild>
            </w:div>
            <w:div w:id="296182158">
              <w:marLeft w:val="0"/>
              <w:marRight w:val="0"/>
              <w:marTop w:val="0"/>
              <w:marBottom w:val="0"/>
              <w:divBdr>
                <w:top w:val="none" w:sz="0" w:space="0" w:color="auto"/>
                <w:left w:val="none" w:sz="0" w:space="0" w:color="auto"/>
                <w:bottom w:val="none" w:sz="0" w:space="0" w:color="auto"/>
                <w:right w:val="none" w:sz="0" w:space="0" w:color="auto"/>
              </w:divBdr>
              <w:divsChild>
                <w:div w:id="1627392945">
                  <w:marLeft w:val="0"/>
                  <w:marRight w:val="0"/>
                  <w:marTop w:val="0"/>
                  <w:marBottom w:val="0"/>
                  <w:divBdr>
                    <w:top w:val="none" w:sz="0" w:space="0" w:color="auto"/>
                    <w:left w:val="none" w:sz="0" w:space="0" w:color="auto"/>
                    <w:bottom w:val="none" w:sz="0" w:space="0" w:color="auto"/>
                    <w:right w:val="none" w:sz="0" w:space="0" w:color="auto"/>
                  </w:divBdr>
                </w:div>
              </w:divsChild>
            </w:div>
            <w:div w:id="426313086">
              <w:marLeft w:val="0"/>
              <w:marRight w:val="0"/>
              <w:marTop w:val="0"/>
              <w:marBottom w:val="0"/>
              <w:divBdr>
                <w:top w:val="none" w:sz="0" w:space="0" w:color="auto"/>
                <w:left w:val="none" w:sz="0" w:space="0" w:color="auto"/>
                <w:bottom w:val="none" w:sz="0" w:space="0" w:color="auto"/>
                <w:right w:val="none" w:sz="0" w:space="0" w:color="auto"/>
              </w:divBdr>
              <w:divsChild>
                <w:div w:id="972061005">
                  <w:marLeft w:val="0"/>
                  <w:marRight w:val="0"/>
                  <w:marTop w:val="0"/>
                  <w:marBottom w:val="0"/>
                  <w:divBdr>
                    <w:top w:val="none" w:sz="0" w:space="0" w:color="auto"/>
                    <w:left w:val="none" w:sz="0" w:space="0" w:color="auto"/>
                    <w:bottom w:val="none" w:sz="0" w:space="0" w:color="auto"/>
                    <w:right w:val="none" w:sz="0" w:space="0" w:color="auto"/>
                  </w:divBdr>
                </w:div>
              </w:divsChild>
            </w:div>
            <w:div w:id="305815022">
              <w:marLeft w:val="0"/>
              <w:marRight w:val="0"/>
              <w:marTop w:val="0"/>
              <w:marBottom w:val="0"/>
              <w:divBdr>
                <w:top w:val="none" w:sz="0" w:space="0" w:color="auto"/>
                <w:left w:val="none" w:sz="0" w:space="0" w:color="auto"/>
                <w:bottom w:val="none" w:sz="0" w:space="0" w:color="auto"/>
                <w:right w:val="none" w:sz="0" w:space="0" w:color="auto"/>
              </w:divBdr>
              <w:divsChild>
                <w:div w:id="1277521491">
                  <w:marLeft w:val="0"/>
                  <w:marRight w:val="0"/>
                  <w:marTop w:val="0"/>
                  <w:marBottom w:val="0"/>
                  <w:divBdr>
                    <w:top w:val="none" w:sz="0" w:space="0" w:color="auto"/>
                    <w:left w:val="none" w:sz="0" w:space="0" w:color="auto"/>
                    <w:bottom w:val="none" w:sz="0" w:space="0" w:color="auto"/>
                    <w:right w:val="none" w:sz="0" w:space="0" w:color="auto"/>
                  </w:divBdr>
                </w:div>
              </w:divsChild>
            </w:div>
            <w:div w:id="970205289">
              <w:marLeft w:val="0"/>
              <w:marRight w:val="0"/>
              <w:marTop w:val="0"/>
              <w:marBottom w:val="0"/>
              <w:divBdr>
                <w:top w:val="none" w:sz="0" w:space="0" w:color="auto"/>
                <w:left w:val="none" w:sz="0" w:space="0" w:color="auto"/>
                <w:bottom w:val="none" w:sz="0" w:space="0" w:color="auto"/>
                <w:right w:val="none" w:sz="0" w:space="0" w:color="auto"/>
              </w:divBdr>
              <w:divsChild>
                <w:div w:id="81950706">
                  <w:marLeft w:val="0"/>
                  <w:marRight w:val="0"/>
                  <w:marTop w:val="0"/>
                  <w:marBottom w:val="0"/>
                  <w:divBdr>
                    <w:top w:val="none" w:sz="0" w:space="0" w:color="auto"/>
                    <w:left w:val="none" w:sz="0" w:space="0" w:color="auto"/>
                    <w:bottom w:val="none" w:sz="0" w:space="0" w:color="auto"/>
                    <w:right w:val="none" w:sz="0" w:space="0" w:color="auto"/>
                  </w:divBdr>
                </w:div>
              </w:divsChild>
            </w:div>
            <w:div w:id="613828490">
              <w:marLeft w:val="0"/>
              <w:marRight w:val="0"/>
              <w:marTop w:val="0"/>
              <w:marBottom w:val="0"/>
              <w:divBdr>
                <w:top w:val="none" w:sz="0" w:space="0" w:color="auto"/>
                <w:left w:val="none" w:sz="0" w:space="0" w:color="auto"/>
                <w:bottom w:val="none" w:sz="0" w:space="0" w:color="auto"/>
                <w:right w:val="none" w:sz="0" w:space="0" w:color="auto"/>
              </w:divBdr>
              <w:divsChild>
                <w:div w:id="1387143278">
                  <w:marLeft w:val="0"/>
                  <w:marRight w:val="0"/>
                  <w:marTop w:val="0"/>
                  <w:marBottom w:val="0"/>
                  <w:divBdr>
                    <w:top w:val="none" w:sz="0" w:space="0" w:color="auto"/>
                    <w:left w:val="none" w:sz="0" w:space="0" w:color="auto"/>
                    <w:bottom w:val="none" w:sz="0" w:space="0" w:color="auto"/>
                    <w:right w:val="none" w:sz="0" w:space="0" w:color="auto"/>
                  </w:divBdr>
                </w:div>
              </w:divsChild>
            </w:div>
            <w:div w:id="1398937468">
              <w:marLeft w:val="0"/>
              <w:marRight w:val="0"/>
              <w:marTop w:val="0"/>
              <w:marBottom w:val="0"/>
              <w:divBdr>
                <w:top w:val="none" w:sz="0" w:space="0" w:color="auto"/>
                <w:left w:val="none" w:sz="0" w:space="0" w:color="auto"/>
                <w:bottom w:val="none" w:sz="0" w:space="0" w:color="auto"/>
                <w:right w:val="none" w:sz="0" w:space="0" w:color="auto"/>
              </w:divBdr>
              <w:divsChild>
                <w:div w:id="440420266">
                  <w:marLeft w:val="0"/>
                  <w:marRight w:val="0"/>
                  <w:marTop w:val="0"/>
                  <w:marBottom w:val="0"/>
                  <w:divBdr>
                    <w:top w:val="none" w:sz="0" w:space="0" w:color="auto"/>
                    <w:left w:val="none" w:sz="0" w:space="0" w:color="auto"/>
                    <w:bottom w:val="none" w:sz="0" w:space="0" w:color="auto"/>
                    <w:right w:val="none" w:sz="0" w:space="0" w:color="auto"/>
                  </w:divBdr>
                </w:div>
              </w:divsChild>
            </w:div>
            <w:div w:id="45883434">
              <w:marLeft w:val="0"/>
              <w:marRight w:val="0"/>
              <w:marTop w:val="0"/>
              <w:marBottom w:val="0"/>
              <w:divBdr>
                <w:top w:val="none" w:sz="0" w:space="0" w:color="auto"/>
                <w:left w:val="none" w:sz="0" w:space="0" w:color="auto"/>
                <w:bottom w:val="none" w:sz="0" w:space="0" w:color="auto"/>
                <w:right w:val="none" w:sz="0" w:space="0" w:color="auto"/>
              </w:divBdr>
              <w:divsChild>
                <w:div w:id="299968461">
                  <w:marLeft w:val="0"/>
                  <w:marRight w:val="0"/>
                  <w:marTop w:val="0"/>
                  <w:marBottom w:val="0"/>
                  <w:divBdr>
                    <w:top w:val="none" w:sz="0" w:space="0" w:color="auto"/>
                    <w:left w:val="none" w:sz="0" w:space="0" w:color="auto"/>
                    <w:bottom w:val="none" w:sz="0" w:space="0" w:color="auto"/>
                    <w:right w:val="none" w:sz="0" w:space="0" w:color="auto"/>
                  </w:divBdr>
                </w:div>
              </w:divsChild>
            </w:div>
            <w:div w:id="411662320">
              <w:marLeft w:val="0"/>
              <w:marRight w:val="0"/>
              <w:marTop w:val="0"/>
              <w:marBottom w:val="0"/>
              <w:divBdr>
                <w:top w:val="none" w:sz="0" w:space="0" w:color="auto"/>
                <w:left w:val="none" w:sz="0" w:space="0" w:color="auto"/>
                <w:bottom w:val="none" w:sz="0" w:space="0" w:color="auto"/>
                <w:right w:val="none" w:sz="0" w:space="0" w:color="auto"/>
              </w:divBdr>
              <w:divsChild>
                <w:div w:id="91977827">
                  <w:marLeft w:val="0"/>
                  <w:marRight w:val="0"/>
                  <w:marTop w:val="0"/>
                  <w:marBottom w:val="0"/>
                  <w:divBdr>
                    <w:top w:val="none" w:sz="0" w:space="0" w:color="auto"/>
                    <w:left w:val="none" w:sz="0" w:space="0" w:color="auto"/>
                    <w:bottom w:val="none" w:sz="0" w:space="0" w:color="auto"/>
                    <w:right w:val="none" w:sz="0" w:space="0" w:color="auto"/>
                  </w:divBdr>
                </w:div>
              </w:divsChild>
            </w:div>
            <w:div w:id="777523542">
              <w:marLeft w:val="0"/>
              <w:marRight w:val="0"/>
              <w:marTop w:val="0"/>
              <w:marBottom w:val="0"/>
              <w:divBdr>
                <w:top w:val="none" w:sz="0" w:space="0" w:color="auto"/>
                <w:left w:val="none" w:sz="0" w:space="0" w:color="auto"/>
                <w:bottom w:val="none" w:sz="0" w:space="0" w:color="auto"/>
                <w:right w:val="none" w:sz="0" w:space="0" w:color="auto"/>
              </w:divBdr>
              <w:divsChild>
                <w:div w:id="1890258843">
                  <w:marLeft w:val="0"/>
                  <w:marRight w:val="0"/>
                  <w:marTop w:val="0"/>
                  <w:marBottom w:val="0"/>
                  <w:divBdr>
                    <w:top w:val="none" w:sz="0" w:space="0" w:color="auto"/>
                    <w:left w:val="none" w:sz="0" w:space="0" w:color="auto"/>
                    <w:bottom w:val="none" w:sz="0" w:space="0" w:color="auto"/>
                    <w:right w:val="none" w:sz="0" w:space="0" w:color="auto"/>
                  </w:divBdr>
                </w:div>
              </w:divsChild>
            </w:div>
            <w:div w:id="380176807">
              <w:marLeft w:val="0"/>
              <w:marRight w:val="0"/>
              <w:marTop w:val="0"/>
              <w:marBottom w:val="0"/>
              <w:divBdr>
                <w:top w:val="none" w:sz="0" w:space="0" w:color="auto"/>
                <w:left w:val="none" w:sz="0" w:space="0" w:color="auto"/>
                <w:bottom w:val="none" w:sz="0" w:space="0" w:color="auto"/>
                <w:right w:val="none" w:sz="0" w:space="0" w:color="auto"/>
              </w:divBdr>
              <w:divsChild>
                <w:div w:id="409431262">
                  <w:marLeft w:val="0"/>
                  <w:marRight w:val="0"/>
                  <w:marTop w:val="0"/>
                  <w:marBottom w:val="0"/>
                  <w:divBdr>
                    <w:top w:val="none" w:sz="0" w:space="0" w:color="auto"/>
                    <w:left w:val="none" w:sz="0" w:space="0" w:color="auto"/>
                    <w:bottom w:val="none" w:sz="0" w:space="0" w:color="auto"/>
                    <w:right w:val="none" w:sz="0" w:space="0" w:color="auto"/>
                  </w:divBdr>
                </w:div>
              </w:divsChild>
            </w:div>
            <w:div w:id="1760370533">
              <w:marLeft w:val="0"/>
              <w:marRight w:val="0"/>
              <w:marTop w:val="0"/>
              <w:marBottom w:val="0"/>
              <w:divBdr>
                <w:top w:val="none" w:sz="0" w:space="0" w:color="auto"/>
                <w:left w:val="none" w:sz="0" w:space="0" w:color="auto"/>
                <w:bottom w:val="none" w:sz="0" w:space="0" w:color="auto"/>
                <w:right w:val="none" w:sz="0" w:space="0" w:color="auto"/>
              </w:divBdr>
              <w:divsChild>
                <w:div w:id="1615864734">
                  <w:marLeft w:val="0"/>
                  <w:marRight w:val="0"/>
                  <w:marTop w:val="0"/>
                  <w:marBottom w:val="0"/>
                  <w:divBdr>
                    <w:top w:val="none" w:sz="0" w:space="0" w:color="auto"/>
                    <w:left w:val="none" w:sz="0" w:space="0" w:color="auto"/>
                    <w:bottom w:val="none" w:sz="0" w:space="0" w:color="auto"/>
                    <w:right w:val="none" w:sz="0" w:space="0" w:color="auto"/>
                  </w:divBdr>
                </w:div>
              </w:divsChild>
            </w:div>
            <w:div w:id="821509266">
              <w:marLeft w:val="0"/>
              <w:marRight w:val="0"/>
              <w:marTop w:val="0"/>
              <w:marBottom w:val="0"/>
              <w:divBdr>
                <w:top w:val="none" w:sz="0" w:space="0" w:color="auto"/>
                <w:left w:val="none" w:sz="0" w:space="0" w:color="auto"/>
                <w:bottom w:val="none" w:sz="0" w:space="0" w:color="auto"/>
                <w:right w:val="none" w:sz="0" w:space="0" w:color="auto"/>
              </w:divBdr>
              <w:divsChild>
                <w:div w:id="42221707">
                  <w:marLeft w:val="0"/>
                  <w:marRight w:val="0"/>
                  <w:marTop w:val="0"/>
                  <w:marBottom w:val="0"/>
                  <w:divBdr>
                    <w:top w:val="none" w:sz="0" w:space="0" w:color="auto"/>
                    <w:left w:val="none" w:sz="0" w:space="0" w:color="auto"/>
                    <w:bottom w:val="none" w:sz="0" w:space="0" w:color="auto"/>
                    <w:right w:val="none" w:sz="0" w:space="0" w:color="auto"/>
                  </w:divBdr>
                </w:div>
              </w:divsChild>
            </w:div>
            <w:div w:id="1509178073">
              <w:marLeft w:val="0"/>
              <w:marRight w:val="0"/>
              <w:marTop w:val="0"/>
              <w:marBottom w:val="0"/>
              <w:divBdr>
                <w:top w:val="none" w:sz="0" w:space="0" w:color="auto"/>
                <w:left w:val="none" w:sz="0" w:space="0" w:color="auto"/>
                <w:bottom w:val="none" w:sz="0" w:space="0" w:color="auto"/>
                <w:right w:val="none" w:sz="0" w:space="0" w:color="auto"/>
              </w:divBdr>
              <w:divsChild>
                <w:div w:id="875696385">
                  <w:marLeft w:val="0"/>
                  <w:marRight w:val="0"/>
                  <w:marTop w:val="0"/>
                  <w:marBottom w:val="0"/>
                  <w:divBdr>
                    <w:top w:val="none" w:sz="0" w:space="0" w:color="auto"/>
                    <w:left w:val="none" w:sz="0" w:space="0" w:color="auto"/>
                    <w:bottom w:val="none" w:sz="0" w:space="0" w:color="auto"/>
                    <w:right w:val="none" w:sz="0" w:space="0" w:color="auto"/>
                  </w:divBdr>
                </w:div>
              </w:divsChild>
            </w:div>
            <w:div w:id="1558083619">
              <w:marLeft w:val="0"/>
              <w:marRight w:val="0"/>
              <w:marTop w:val="0"/>
              <w:marBottom w:val="0"/>
              <w:divBdr>
                <w:top w:val="none" w:sz="0" w:space="0" w:color="auto"/>
                <w:left w:val="none" w:sz="0" w:space="0" w:color="auto"/>
                <w:bottom w:val="none" w:sz="0" w:space="0" w:color="auto"/>
                <w:right w:val="none" w:sz="0" w:space="0" w:color="auto"/>
              </w:divBdr>
              <w:divsChild>
                <w:div w:id="682322647">
                  <w:marLeft w:val="0"/>
                  <w:marRight w:val="0"/>
                  <w:marTop w:val="0"/>
                  <w:marBottom w:val="0"/>
                  <w:divBdr>
                    <w:top w:val="none" w:sz="0" w:space="0" w:color="auto"/>
                    <w:left w:val="none" w:sz="0" w:space="0" w:color="auto"/>
                    <w:bottom w:val="none" w:sz="0" w:space="0" w:color="auto"/>
                    <w:right w:val="none" w:sz="0" w:space="0" w:color="auto"/>
                  </w:divBdr>
                </w:div>
              </w:divsChild>
            </w:div>
            <w:div w:id="557017307">
              <w:marLeft w:val="0"/>
              <w:marRight w:val="0"/>
              <w:marTop w:val="0"/>
              <w:marBottom w:val="0"/>
              <w:divBdr>
                <w:top w:val="none" w:sz="0" w:space="0" w:color="auto"/>
                <w:left w:val="none" w:sz="0" w:space="0" w:color="auto"/>
                <w:bottom w:val="none" w:sz="0" w:space="0" w:color="auto"/>
                <w:right w:val="none" w:sz="0" w:space="0" w:color="auto"/>
              </w:divBdr>
              <w:divsChild>
                <w:div w:id="1908033669">
                  <w:marLeft w:val="0"/>
                  <w:marRight w:val="0"/>
                  <w:marTop w:val="0"/>
                  <w:marBottom w:val="0"/>
                  <w:divBdr>
                    <w:top w:val="none" w:sz="0" w:space="0" w:color="auto"/>
                    <w:left w:val="none" w:sz="0" w:space="0" w:color="auto"/>
                    <w:bottom w:val="none" w:sz="0" w:space="0" w:color="auto"/>
                    <w:right w:val="none" w:sz="0" w:space="0" w:color="auto"/>
                  </w:divBdr>
                </w:div>
              </w:divsChild>
            </w:div>
            <w:div w:id="644970064">
              <w:marLeft w:val="0"/>
              <w:marRight w:val="0"/>
              <w:marTop w:val="0"/>
              <w:marBottom w:val="0"/>
              <w:divBdr>
                <w:top w:val="none" w:sz="0" w:space="0" w:color="auto"/>
                <w:left w:val="none" w:sz="0" w:space="0" w:color="auto"/>
                <w:bottom w:val="none" w:sz="0" w:space="0" w:color="auto"/>
                <w:right w:val="none" w:sz="0" w:space="0" w:color="auto"/>
              </w:divBdr>
              <w:divsChild>
                <w:div w:id="1214272419">
                  <w:marLeft w:val="0"/>
                  <w:marRight w:val="0"/>
                  <w:marTop w:val="0"/>
                  <w:marBottom w:val="0"/>
                  <w:divBdr>
                    <w:top w:val="none" w:sz="0" w:space="0" w:color="auto"/>
                    <w:left w:val="none" w:sz="0" w:space="0" w:color="auto"/>
                    <w:bottom w:val="none" w:sz="0" w:space="0" w:color="auto"/>
                    <w:right w:val="none" w:sz="0" w:space="0" w:color="auto"/>
                  </w:divBdr>
                </w:div>
              </w:divsChild>
            </w:div>
            <w:div w:id="469906141">
              <w:marLeft w:val="0"/>
              <w:marRight w:val="0"/>
              <w:marTop w:val="0"/>
              <w:marBottom w:val="0"/>
              <w:divBdr>
                <w:top w:val="none" w:sz="0" w:space="0" w:color="auto"/>
                <w:left w:val="none" w:sz="0" w:space="0" w:color="auto"/>
                <w:bottom w:val="none" w:sz="0" w:space="0" w:color="auto"/>
                <w:right w:val="none" w:sz="0" w:space="0" w:color="auto"/>
              </w:divBdr>
              <w:divsChild>
                <w:div w:id="334188156">
                  <w:marLeft w:val="0"/>
                  <w:marRight w:val="0"/>
                  <w:marTop w:val="0"/>
                  <w:marBottom w:val="0"/>
                  <w:divBdr>
                    <w:top w:val="none" w:sz="0" w:space="0" w:color="auto"/>
                    <w:left w:val="none" w:sz="0" w:space="0" w:color="auto"/>
                    <w:bottom w:val="none" w:sz="0" w:space="0" w:color="auto"/>
                    <w:right w:val="none" w:sz="0" w:space="0" w:color="auto"/>
                  </w:divBdr>
                </w:div>
              </w:divsChild>
            </w:div>
            <w:div w:id="715812979">
              <w:marLeft w:val="0"/>
              <w:marRight w:val="0"/>
              <w:marTop w:val="0"/>
              <w:marBottom w:val="0"/>
              <w:divBdr>
                <w:top w:val="none" w:sz="0" w:space="0" w:color="auto"/>
                <w:left w:val="none" w:sz="0" w:space="0" w:color="auto"/>
                <w:bottom w:val="none" w:sz="0" w:space="0" w:color="auto"/>
                <w:right w:val="none" w:sz="0" w:space="0" w:color="auto"/>
              </w:divBdr>
              <w:divsChild>
                <w:div w:id="1332878956">
                  <w:marLeft w:val="0"/>
                  <w:marRight w:val="0"/>
                  <w:marTop w:val="0"/>
                  <w:marBottom w:val="0"/>
                  <w:divBdr>
                    <w:top w:val="none" w:sz="0" w:space="0" w:color="auto"/>
                    <w:left w:val="none" w:sz="0" w:space="0" w:color="auto"/>
                    <w:bottom w:val="none" w:sz="0" w:space="0" w:color="auto"/>
                    <w:right w:val="none" w:sz="0" w:space="0" w:color="auto"/>
                  </w:divBdr>
                </w:div>
              </w:divsChild>
            </w:div>
            <w:div w:id="146676650">
              <w:marLeft w:val="0"/>
              <w:marRight w:val="0"/>
              <w:marTop w:val="0"/>
              <w:marBottom w:val="0"/>
              <w:divBdr>
                <w:top w:val="none" w:sz="0" w:space="0" w:color="auto"/>
                <w:left w:val="none" w:sz="0" w:space="0" w:color="auto"/>
                <w:bottom w:val="none" w:sz="0" w:space="0" w:color="auto"/>
                <w:right w:val="none" w:sz="0" w:space="0" w:color="auto"/>
              </w:divBdr>
              <w:divsChild>
                <w:div w:id="141309549">
                  <w:marLeft w:val="0"/>
                  <w:marRight w:val="0"/>
                  <w:marTop w:val="0"/>
                  <w:marBottom w:val="0"/>
                  <w:divBdr>
                    <w:top w:val="none" w:sz="0" w:space="0" w:color="auto"/>
                    <w:left w:val="none" w:sz="0" w:space="0" w:color="auto"/>
                    <w:bottom w:val="none" w:sz="0" w:space="0" w:color="auto"/>
                    <w:right w:val="none" w:sz="0" w:space="0" w:color="auto"/>
                  </w:divBdr>
                </w:div>
              </w:divsChild>
            </w:div>
            <w:div w:id="8486196">
              <w:marLeft w:val="0"/>
              <w:marRight w:val="0"/>
              <w:marTop w:val="0"/>
              <w:marBottom w:val="0"/>
              <w:divBdr>
                <w:top w:val="none" w:sz="0" w:space="0" w:color="auto"/>
                <w:left w:val="none" w:sz="0" w:space="0" w:color="auto"/>
                <w:bottom w:val="none" w:sz="0" w:space="0" w:color="auto"/>
                <w:right w:val="none" w:sz="0" w:space="0" w:color="auto"/>
              </w:divBdr>
              <w:divsChild>
                <w:div w:id="1688293585">
                  <w:marLeft w:val="0"/>
                  <w:marRight w:val="0"/>
                  <w:marTop w:val="0"/>
                  <w:marBottom w:val="0"/>
                  <w:divBdr>
                    <w:top w:val="none" w:sz="0" w:space="0" w:color="auto"/>
                    <w:left w:val="none" w:sz="0" w:space="0" w:color="auto"/>
                    <w:bottom w:val="none" w:sz="0" w:space="0" w:color="auto"/>
                    <w:right w:val="none" w:sz="0" w:space="0" w:color="auto"/>
                  </w:divBdr>
                </w:div>
              </w:divsChild>
            </w:div>
            <w:div w:id="1195580292">
              <w:marLeft w:val="0"/>
              <w:marRight w:val="0"/>
              <w:marTop w:val="0"/>
              <w:marBottom w:val="0"/>
              <w:divBdr>
                <w:top w:val="none" w:sz="0" w:space="0" w:color="auto"/>
                <w:left w:val="none" w:sz="0" w:space="0" w:color="auto"/>
                <w:bottom w:val="none" w:sz="0" w:space="0" w:color="auto"/>
                <w:right w:val="none" w:sz="0" w:space="0" w:color="auto"/>
              </w:divBdr>
              <w:divsChild>
                <w:div w:id="136695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8650">
      <w:bodyDiv w:val="1"/>
      <w:marLeft w:val="0"/>
      <w:marRight w:val="0"/>
      <w:marTop w:val="0"/>
      <w:marBottom w:val="0"/>
      <w:divBdr>
        <w:top w:val="none" w:sz="0" w:space="0" w:color="auto"/>
        <w:left w:val="none" w:sz="0" w:space="0" w:color="auto"/>
        <w:bottom w:val="none" w:sz="0" w:space="0" w:color="auto"/>
        <w:right w:val="none" w:sz="0" w:space="0" w:color="auto"/>
      </w:divBdr>
      <w:divsChild>
        <w:div w:id="2147357368">
          <w:marLeft w:val="0"/>
          <w:marRight w:val="0"/>
          <w:marTop w:val="0"/>
          <w:marBottom w:val="0"/>
          <w:divBdr>
            <w:top w:val="none" w:sz="0" w:space="0" w:color="auto"/>
            <w:left w:val="none" w:sz="0" w:space="0" w:color="auto"/>
            <w:bottom w:val="none" w:sz="0" w:space="0" w:color="auto"/>
            <w:right w:val="none" w:sz="0" w:space="0" w:color="auto"/>
          </w:divBdr>
        </w:div>
        <w:div w:id="538395823">
          <w:marLeft w:val="0"/>
          <w:marRight w:val="0"/>
          <w:marTop w:val="0"/>
          <w:marBottom w:val="0"/>
          <w:divBdr>
            <w:top w:val="none" w:sz="0" w:space="0" w:color="auto"/>
            <w:left w:val="none" w:sz="0" w:space="0" w:color="auto"/>
            <w:bottom w:val="none" w:sz="0" w:space="0" w:color="auto"/>
            <w:right w:val="none" w:sz="0" w:space="0" w:color="auto"/>
          </w:divBdr>
        </w:div>
        <w:div w:id="325523872">
          <w:marLeft w:val="0"/>
          <w:marRight w:val="0"/>
          <w:marTop w:val="0"/>
          <w:marBottom w:val="0"/>
          <w:divBdr>
            <w:top w:val="none" w:sz="0" w:space="0" w:color="auto"/>
            <w:left w:val="none" w:sz="0" w:space="0" w:color="auto"/>
            <w:bottom w:val="none" w:sz="0" w:space="0" w:color="auto"/>
            <w:right w:val="none" w:sz="0" w:space="0" w:color="auto"/>
          </w:divBdr>
        </w:div>
      </w:divsChild>
    </w:div>
    <w:div w:id="817040853">
      <w:bodyDiv w:val="1"/>
      <w:marLeft w:val="0"/>
      <w:marRight w:val="0"/>
      <w:marTop w:val="0"/>
      <w:marBottom w:val="0"/>
      <w:divBdr>
        <w:top w:val="none" w:sz="0" w:space="0" w:color="auto"/>
        <w:left w:val="none" w:sz="0" w:space="0" w:color="auto"/>
        <w:bottom w:val="none" w:sz="0" w:space="0" w:color="auto"/>
        <w:right w:val="none" w:sz="0" w:space="0" w:color="auto"/>
      </w:divBdr>
    </w:div>
    <w:div w:id="842163702">
      <w:bodyDiv w:val="1"/>
      <w:marLeft w:val="0"/>
      <w:marRight w:val="0"/>
      <w:marTop w:val="0"/>
      <w:marBottom w:val="0"/>
      <w:divBdr>
        <w:top w:val="none" w:sz="0" w:space="0" w:color="auto"/>
        <w:left w:val="none" w:sz="0" w:space="0" w:color="auto"/>
        <w:bottom w:val="none" w:sz="0" w:space="0" w:color="auto"/>
        <w:right w:val="none" w:sz="0" w:space="0" w:color="auto"/>
      </w:divBdr>
    </w:div>
    <w:div w:id="995912126">
      <w:bodyDiv w:val="1"/>
      <w:marLeft w:val="0"/>
      <w:marRight w:val="0"/>
      <w:marTop w:val="0"/>
      <w:marBottom w:val="0"/>
      <w:divBdr>
        <w:top w:val="none" w:sz="0" w:space="0" w:color="auto"/>
        <w:left w:val="none" w:sz="0" w:space="0" w:color="auto"/>
        <w:bottom w:val="none" w:sz="0" w:space="0" w:color="auto"/>
        <w:right w:val="none" w:sz="0" w:space="0" w:color="auto"/>
      </w:divBdr>
    </w:div>
    <w:div w:id="1007515864">
      <w:bodyDiv w:val="1"/>
      <w:marLeft w:val="0"/>
      <w:marRight w:val="0"/>
      <w:marTop w:val="0"/>
      <w:marBottom w:val="0"/>
      <w:divBdr>
        <w:top w:val="none" w:sz="0" w:space="0" w:color="auto"/>
        <w:left w:val="none" w:sz="0" w:space="0" w:color="auto"/>
        <w:bottom w:val="none" w:sz="0" w:space="0" w:color="auto"/>
        <w:right w:val="none" w:sz="0" w:space="0" w:color="auto"/>
      </w:divBdr>
      <w:divsChild>
        <w:div w:id="340394856">
          <w:marLeft w:val="0"/>
          <w:marRight w:val="0"/>
          <w:marTop w:val="0"/>
          <w:marBottom w:val="0"/>
          <w:divBdr>
            <w:top w:val="none" w:sz="0" w:space="0" w:color="auto"/>
            <w:left w:val="none" w:sz="0" w:space="0" w:color="auto"/>
            <w:bottom w:val="none" w:sz="0" w:space="0" w:color="auto"/>
            <w:right w:val="none" w:sz="0" w:space="0" w:color="auto"/>
          </w:divBdr>
          <w:divsChild>
            <w:div w:id="1622881161">
              <w:marLeft w:val="0"/>
              <w:marRight w:val="0"/>
              <w:marTop w:val="0"/>
              <w:marBottom w:val="0"/>
              <w:divBdr>
                <w:top w:val="none" w:sz="0" w:space="0" w:color="auto"/>
                <w:left w:val="none" w:sz="0" w:space="0" w:color="auto"/>
                <w:bottom w:val="none" w:sz="0" w:space="0" w:color="auto"/>
                <w:right w:val="none" w:sz="0" w:space="0" w:color="auto"/>
              </w:divBdr>
              <w:divsChild>
                <w:div w:id="384062572">
                  <w:marLeft w:val="0"/>
                  <w:marRight w:val="0"/>
                  <w:marTop w:val="0"/>
                  <w:marBottom w:val="0"/>
                  <w:divBdr>
                    <w:top w:val="none" w:sz="0" w:space="0" w:color="auto"/>
                    <w:left w:val="none" w:sz="0" w:space="0" w:color="auto"/>
                    <w:bottom w:val="none" w:sz="0" w:space="0" w:color="auto"/>
                    <w:right w:val="none" w:sz="0" w:space="0" w:color="auto"/>
                  </w:divBdr>
                  <w:divsChild>
                    <w:div w:id="2028018660">
                      <w:marLeft w:val="0"/>
                      <w:marRight w:val="0"/>
                      <w:marTop w:val="0"/>
                      <w:marBottom w:val="0"/>
                      <w:divBdr>
                        <w:top w:val="none" w:sz="0" w:space="0" w:color="auto"/>
                        <w:left w:val="none" w:sz="0" w:space="0" w:color="auto"/>
                        <w:bottom w:val="none" w:sz="0" w:space="0" w:color="auto"/>
                        <w:right w:val="none" w:sz="0" w:space="0" w:color="auto"/>
                      </w:divBdr>
                      <w:divsChild>
                        <w:div w:id="728498396">
                          <w:marLeft w:val="0"/>
                          <w:marRight w:val="0"/>
                          <w:marTop w:val="0"/>
                          <w:marBottom w:val="0"/>
                          <w:divBdr>
                            <w:top w:val="none" w:sz="0" w:space="0" w:color="auto"/>
                            <w:left w:val="none" w:sz="0" w:space="0" w:color="auto"/>
                            <w:bottom w:val="none" w:sz="0" w:space="0" w:color="auto"/>
                            <w:right w:val="none" w:sz="0" w:space="0" w:color="auto"/>
                          </w:divBdr>
                          <w:divsChild>
                            <w:div w:id="44885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9913033">
      <w:bodyDiv w:val="1"/>
      <w:marLeft w:val="0"/>
      <w:marRight w:val="0"/>
      <w:marTop w:val="0"/>
      <w:marBottom w:val="0"/>
      <w:divBdr>
        <w:top w:val="none" w:sz="0" w:space="0" w:color="auto"/>
        <w:left w:val="none" w:sz="0" w:space="0" w:color="auto"/>
        <w:bottom w:val="none" w:sz="0" w:space="0" w:color="auto"/>
        <w:right w:val="none" w:sz="0" w:space="0" w:color="auto"/>
      </w:divBdr>
    </w:div>
    <w:div w:id="1039939155">
      <w:bodyDiv w:val="1"/>
      <w:marLeft w:val="0"/>
      <w:marRight w:val="0"/>
      <w:marTop w:val="0"/>
      <w:marBottom w:val="0"/>
      <w:divBdr>
        <w:top w:val="none" w:sz="0" w:space="0" w:color="auto"/>
        <w:left w:val="none" w:sz="0" w:space="0" w:color="auto"/>
        <w:bottom w:val="none" w:sz="0" w:space="0" w:color="auto"/>
        <w:right w:val="none" w:sz="0" w:space="0" w:color="auto"/>
      </w:divBdr>
    </w:div>
    <w:div w:id="1057358666">
      <w:bodyDiv w:val="1"/>
      <w:marLeft w:val="0"/>
      <w:marRight w:val="0"/>
      <w:marTop w:val="0"/>
      <w:marBottom w:val="0"/>
      <w:divBdr>
        <w:top w:val="none" w:sz="0" w:space="0" w:color="auto"/>
        <w:left w:val="none" w:sz="0" w:space="0" w:color="auto"/>
        <w:bottom w:val="none" w:sz="0" w:space="0" w:color="auto"/>
        <w:right w:val="none" w:sz="0" w:space="0" w:color="auto"/>
      </w:divBdr>
      <w:divsChild>
        <w:div w:id="2000618124">
          <w:marLeft w:val="0"/>
          <w:marRight w:val="0"/>
          <w:marTop w:val="0"/>
          <w:marBottom w:val="0"/>
          <w:divBdr>
            <w:top w:val="none" w:sz="0" w:space="0" w:color="auto"/>
            <w:left w:val="none" w:sz="0" w:space="0" w:color="auto"/>
            <w:bottom w:val="none" w:sz="0" w:space="0" w:color="auto"/>
            <w:right w:val="none" w:sz="0" w:space="0" w:color="auto"/>
          </w:divBdr>
          <w:divsChild>
            <w:div w:id="1845823495">
              <w:marLeft w:val="0"/>
              <w:marRight w:val="0"/>
              <w:marTop w:val="0"/>
              <w:marBottom w:val="0"/>
              <w:divBdr>
                <w:top w:val="none" w:sz="0" w:space="0" w:color="auto"/>
                <w:left w:val="none" w:sz="0" w:space="0" w:color="auto"/>
                <w:bottom w:val="none" w:sz="0" w:space="0" w:color="auto"/>
                <w:right w:val="none" w:sz="0" w:space="0" w:color="auto"/>
              </w:divBdr>
              <w:divsChild>
                <w:div w:id="1453743320">
                  <w:marLeft w:val="0"/>
                  <w:marRight w:val="0"/>
                  <w:marTop w:val="0"/>
                  <w:marBottom w:val="0"/>
                  <w:divBdr>
                    <w:top w:val="none" w:sz="0" w:space="0" w:color="auto"/>
                    <w:left w:val="none" w:sz="0" w:space="0" w:color="auto"/>
                    <w:bottom w:val="none" w:sz="0" w:space="0" w:color="auto"/>
                    <w:right w:val="none" w:sz="0" w:space="0" w:color="auto"/>
                  </w:divBdr>
                  <w:divsChild>
                    <w:div w:id="704789894">
                      <w:marLeft w:val="0"/>
                      <w:marRight w:val="0"/>
                      <w:marTop w:val="0"/>
                      <w:marBottom w:val="0"/>
                      <w:divBdr>
                        <w:top w:val="none" w:sz="0" w:space="0" w:color="auto"/>
                        <w:left w:val="none" w:sz="0" w:space="0" w:color="auto"/>
                        <w:bottom w:val="none" w:sz="0" w:space="0" w:color="auto"/>
                        <w:right w:val="none" w:sz="0" w:space="0" w:color="auto"/>
                      </w:divBdr>
                      <w:divsChild>
                        <w:div w:id="363990401">
                          <w:marLeft w:val="0"/>
                          <w:marRight w:val="0"/>
                          <w:marTop w:val="0"/>
                          <w:marBottom w:val="0"/>
                          <w:divBdr>
                            <w:top w:val="none" w:sz="0" w:space="0" w:color="auto"/>
                            <w:left w:val="none" w:sz="0" w:space="0" w:color="auto"/>
                            <w:bottom w:val="none" w:sz="0" w:space="0" w:color="auto"/>
                            <w:right w:val="none" w:sz="0" w:space="0" w:color="auto"/>
                          </w:divBdr>
                          <w:divsChild>
                            <w:div w:id="178835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157627">
      <w:bodyDiv w:val="1"/>
      <w:marLeft w:val="0"/>
      <w:marRight w:val="0"/>
      <w:marTop w:val="0"/>
      <w:marBottom w:val="0"/>
      <w:divBdr>
        <w:top w:val="none" w:sz="0" w:space="0" w:color="auto"/>
        <w:left w:val="none" w:sz="0" w:space="0" w:color="auto"/>
        <w:bottom w:val="none" w:sz="0" w:space="0" w:color="auto"/>
        <w:right w:val="none" w:sz="0" w:space="0" w:color="auto"/>
      </w:divBdr>
    </w:div>
    <w:div w:id="1137722940">
      <w:bodyDiv w:val="1"/>
      <w:marLeft w:val="0"/>
      <w:marRight w:val="0"/>
      <w:marTop w:val="0"/>
      <w:marBottom w:val="0"/>
      <w:divBdr>
        <w:top w:val="none" w:sz="0" w:space="0" w:color="auto"/>
        <w:left w:val="none" w:sz="0" w:space="0" w:color="auto"/>
        <w:bottom w:val="none" w:sz="0" w:space="0" w:color="auto"/>
        <w:right w:val="none" w:sz="0" w:space="0" w:color="auto"/>
      </w:divBdr>
    </w:div>
    <w:div w:id="1140345165">
      <w:bodyDiv w:val="1"/>
      <w:marLeft w:val="0"/>
      <w:marRight w:val="0"/>
      <w:marTop w:val="0"/>
      <w:marBottom w:val="0"/>
      <w:divBdr>
        <w:top w:val="none" w:sz="0" w:space="0" w:color="auto"/>
        <w:left w:val="none" w:sz="0" w:space="0" w:color="auto"/>
        <w:bottom w:val="none" w:sz="0" w:space="0" w:color="auto"/>
        <w:right w:val="none" w:sz="0" w:space="0" w:color="auto"/>
      </w:divBdr>
    </w:div>
    <w:div w:id="1148598000">
      <w:bodyDiv w:val="1"/>
      <w:marLeft w:val="0"/>
      <w:marRight w:val="0"/>
      <w:marTop w:val="0"/>
      <w:marBottom w:val="0"/>
      <w:divBdr>
        <w:top w:val="none" w:sz="0" w:space="0" w:color="auto"/>
        <w:left w:val="none" w:sz="0" w:space="0" w:color="auto"/>
        <w:bottom w:val="none" w:sz="0" w:space="0" w:color="auto"/>
        <w:right w:val="none" w:sz="0" w:space="0" w:color="auto"/>
      </w:divBdr>
    </w:div>
    <w:div w:id="1157842921">
      <w:bodyDiv w:val="1"/>
      <w:marLeft w:val="0"/>
      <w:marRight w:val="0"/>
      <w:marTop w:val="0"/>
      <w:marBottom w:val="0"/>
      <w:divBdr>
        <w:top w:val="none" w:sz="0" w:space="0" w:color="auto"/>
        <w:left w:val="none" w:sz="0" w:space="0" w:color="auto"/>
        <w:bottom w:val="none" w:sz="0" w:space="0" w:color="auto"/>
        <w:right w:val="none" w:sz="0" w:space="0" w:color="auto"/>
      </w:divBdr>
    </w:div>
    <w:div w:id="1195848780">
      <w:bodyDiv w:val="1"/>
      <w:marLeft w:val="0"/>
      <w:marRight w:val="0"/>
      <w:marTop w:val="0"/>
      <w:marBottom w:val="0"/>
      <w:divBdr>
        <w:top w:val="none" w:sz="0" w:space="0" w:color="auto"/>
        <w:left w:val="none" w:sz="0" w:space="0" w:color="auto"/>
        <w:bottom w:val="none" w:sz="0" w:space="0" w:color="auto"/>
        <w:right w:val="none" w:sz="0" w:space="0" w:color="auto"/>
      </w:divBdr>
    </w:div>
    <w:div w:id="1240554721">
      <w:bodyDiv w:val="1"/>
      <w:marLeft w:val="0"/>
      <w:marRight w:val="0"/>
      <w:marTop w:val="0"/>
      <w:marBottom w:val="0"/>
      <w:divBdr>
        <w:top w:val="none" w:sz="0" w:space="0" w:color="auto"/>
        <w:left w:val="none" w:sz="0" w:space="0" w:color="auto"/>
        <w:bottom w:val="none" w:sz="0" w:space="0" w:color="auto"/>
        <w:right w:val="none" w:sz="0" w:space="0" w:color="auto"/>
      </w:divBdr>
    </w:div>
    <w:div w:id="1249118885">
      <w:bodyDiv w:val="1"/>
      <w:marLeft w:val="0"/>
      <w:marRight w:val="0"/>
      <w:marTop w:val="0"/>
      <w:marBottom w:val="0"/>
      <w:divBdr>
        <w:top w:val="none" w:sz="0" w:space="0" w:color="auto"/>
        <w:left w:val="none" w:sz="0" w:space="0" w:color="auto"/>
        <w:bottom w:val="none" w:sz="0" w:space="0" w:color="auto"/>
        <w:right w:val="none" w:sz="0" w:space="0" w:color="auto"/>
      </w:divBdr>
    </w:div>
    <w:div w:id="1256553883">
      <w:bodyDiv w:val="1"/>
      <w:marLeft w:val="0"/>
      <w:marRight w:val="0"/>
      <w:marTop w:val="0"/>
      <w:marBottom w:val="0"/>
      <w:divBdr>
        <w:top w:val="none" w:sz="0" w:space="0" w:color="auto"/>
        <w:left w:val="none" w:sz="0" w:space="0" w:color="auto"/>
        <w:bottom w:val="none" w:sz="0" w:space="0" w:color="auto"/>
        <w:right w:val="none" w:sz="0" w:space="0" w:color="auto"/>
      </w:divBdr>
    </w:div>
    <w:div w:id="1296788896">
      <w:bodyDiv w:val="1"/>
      <w:marLeft w:val="0"/>
      <w:marRight w:val="0"/>
      <w:marTop w:val="0"/>
      <w:marBottom w:val="0"/>
      <w:divBdr>
        <w:top w:val="none" w:sz="0" w:space="0" w:color="auto"/>
        <w:left w:val="none" w:sz="0" w:space="0" w:color="auto"/>
        <w:bottom w:val="none" w:sz="0" w:space="0" w:color="auto"/>
        <w:right w:val="none" w:sz="0" w:space="0" w:color="auto"/>
      </w:divBdr>
    </w:div>
    <w:div w:id="1336609561">
      <w:bodyDiv w:val="1"/>
      <w:marLeft w:val="0"/>
      <w:marRight w:val="0"/>
      <w:marTop w:val="0"/>
      <w:marBottom w:val="0"/>
      <w:divBdr>
        <w:top w:val="none" w:sz="0" w:space="0" w:color="auto"/>
        <w:left w:val="none" w:sz="0" w:space="0" w:color="auto"/>
        <w:bottom w:val="none" w:sz="0" w:space="0" w:color="auto"/>
        <w:right w:val="none" w:sz="0" w:space="0" w:color="auto"/>
      </w:divBdr>
    </w:div>
    <w:div w:id="1352760547">
      <w:bodyDiv w:val="1"/>
      <w:marLeft w:val="0"/>
      <w:marRight w:val="0"/>
      <w:marTop w:val="0"/>
      <w:marBottom w:val="0"/>
      <w:divBdr>
        <w:top w:val="none" w:sz="0" w:space="0" w:color="auto"/>
        <w:left w:val="none" w:sz="0" w:space="0" w:color="auto"/>
        <w:bottom w:val="none" w:sz="0" w:space="0" w:color="auto"/>
        <w:right w:val="none" w:sz="0" w:space="0" w:color="auto"/>
      </w:divBdr>
      <w:divsChild>
        <w:div w:id="1915161613">
          <w:marLeft w:val="0"/>
          <w:marRight w:val="0"/>
          <w:marTop w:val="0"/>
          <w:marBottom w:val="0"/>
          <w:divBdr>
            <w:top w:val="none" w:sz="0" w:space="0" w:color="auto"/>
            <w:left w:val="none" w:sz="0" w:space="0" w:color="auto"/>
            <w:bottom w:val="none" w:sz="0" w:space="0" w:color="auto"/>
            <w:right w:val="none" w:sz="0" w:space="0" w:color="auto"/>
          </w:divBdr>
          <w:divsChild>
            <w:div w:id="1313414813">
              <w:marLeft w:val="0"/>
              <w:marRight w:val="0"/>
              <w:marTop w:val="0"/>
              <w:marBottom w:val="0"/>
              <w:divBdr>
                <w:top w:val="none" w:sz="0" w:space="0" w:color="auto"/>
                <w:left w:val="none" w:sz="0" w:space="0" w:color="auto"/>
                <w:bottom w:val="none" w:sz="0" w:space="0" w:color="auto"/>
                <w:right w:val="none" w:sz="0" w:space="0" w:color="auto"/>
              </w:divBdr>
              <w:divsChild>
                <w:div w:id="1670793837">
                  <w:marLeft w:val="0"/>
                  <w:marRight w:val="0"/>
                  <w:marTop w:val="0"/>
                  <w:marBottom w:val="0"/>
                  <w:divBdr>
                    <w:top w:val="none" w:sz="0" w:space="0" w:color="auto"/>
                    <w:left w:val="none" w:sz="0" w:space="0" w:color="auto"/>
                    <w:bottom w:val="none" w:sz="0" w:space="0" w:color="auto"/>
                    <w:right w:val="none" w:sz="0" w:space="0" w:color="auto"/>
                  </w:divBdr>
                  <w:divsChild>
                    <w:div w:id="2134470580">
                      <w:marLeft w:val="0"/>
                      <w:marRight w:val="0"/>
                      <w:marTop w:val="0"/>
                      <w:marBottom w:val="0"/>
                      <w:divBdr>
                        <w:top w:val="none" w:sz="0" w:space="0" w:color="auto"/>
                        <w:left w:val="none" w:sz="0" w:space="0" w:color="auto"/>
                        <w:bottom w:val="none" w:sz="0" w:space="0" w:color="auto"/>
                        <w:right w:val="none" w:sz="0" w:space="0" w:color="auto"/>
                      </w:divBdr>
                      <w:divsChild>
                        <w:div w:id="1014576425">
                          <w:marLeft w:val="0"/>
                          <w:marRight w:val="0"/>
                          <w:marTop w:val="0"/>
                          <w:marBottom w:val="0"/>
                          <w:divBdr>
                            <w:top w:val="none" w:sz="0" w:space="0" w:color="auto"/>
                            <w:left w:val="none" w:sz="0" w:space="0" w:color="auto"/>
                            <w:bottom w:val="none" w:sz="0" w:space="0" w:color="auto"/>
                            <w:right w:val="none" w:sz="0" w:space="0" w:color="auto"/>
                          </w:divBdr>
                          <w:divsChild>
                            <w:div w:id="128053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812132">
      <w:bodyDiv w:val="1"/>
      <w:marLeft w:val="0"/>
      <w:marRight w:val="0"/>
      <w:marTop w:val="0"/>
      <w:marBottom w:val="0"/>
      <w:divBdr>
        <w:top w:val="none" w:sz="0" w:space="0" w:color="auto"/>
        <w:left w:val="none" w:sz="0" w:space="0" w:color="auto"/>
        <w:bottom w:val="none" w:sz="0" w:space="0" w:color="auto"/>
        <w:right w:val="none" w:sz="0" w:space="0" w:color="auto"/>
      </w:divBdr>
    </w:div>
    <w:div w:id="1550532830">
      <w:bodyDiv w:val="1"/>
      <w:marLeft w:val="0"/>
      <w:marRight w:val="0"/>
      <w:marTop w:val="0"/>
      <w:marBottom w:val="0"/>
      <w:divBdr>
        <w:top w:val="none" w:sz="0" w:space="0" w:color="auto"/>
        <w:left w:val="none" w:sz="0" w:space="0" w:color="auto"/>
        <w:bottom w:val="none" w:sz="0" w:space="0" w:color="auto"/>
        <w:right w:val="none" w:sz="0" w:space="0" w:color="auto"/>
      </w:divBdr>
      <w:divsChild>
        <w:div w:id="1667857566">
          <w:marLeft w:val="0"/>
          <w:marRight w:val="0"/>
          <w:marTop w:val="0"/>
          <w:marBottom w:val="0"/>
          <w:divBdr>
            <w:top w:val="none" w:sz="0" w:space="0" w:color="auto"/>
            <w:left w:val="none" w:sz="0" w:space="0" w:color="auto"/>
            <w:bottom w:val="none" w:sz="0" w:space="0" w:color="auto"/>
            <w:right w:val="none" w:sz="0" w:space="0" w:color="auto"/>
          </w:divBdr>
          <w:divsChild>
            <w:div w:id="105321502">
              <w:marLeft w:val="0"/>
              <w:marRight w:val="0"/>
              <w:marTop w:val="0"/>
              <w:marBottom w:val="0"/>
              <w:divBdr>
                <w:top w:val="none" w:sz="0" w:space="0" w:color="auto"/>
                <w:left w:val="none" w:sz="0" w:space="0" w:color="auto"/>
                <w:bottom w:val="none" w:sz="0" w:space="0" w:color="auto"/>
                <w:right w:val="none" w:sz="0" w:space="0" w:color="auto"/>
              </w:divBdr>
              <w:divsChild>
                <w:div w:id="844050052">
                  <w:marLeft w:val="0"/>
                  <w:marRight w:val="0"/>
                  <w:marTop w:val="0"/>
                  <w:marBottom w:val="0"/>
                  <w:divBdr>
                    <w:top w:val="none" w:sz="0" w:space="0" w:color="auto"/>
                    <w:left w:val="none" w:sz="0" w:space="0" w:color="auto"/>
                    <w:bottom w:val="none" w:sz="0" w:space="0" w:color="auto"/>
                    <w:right w:val="none" w:sz="0" w:space="0" w:color="auto"/>
                  </w:divBdr>
                  <w:divsChild>
                    <w:div w:id="896669942">
                      <w:marLeft w:val="0"/>
                      <w:marRight w:val="0"/>
                      <w:marTop w:val="0"/>
                      <w:marBottom w:val="0"/>
                      <w:divBdr>
                        <w:top w:val="none" w:sz="0" w:space="0" w:color="auto"/>
                        <w:left w:val="none" w:sz="0" w:space="0" w:color="auto"/>
                        <w:bottom w:val="none" w:sz="0" w:space="0" w:color="auto"/>
                        <w:right w:val="none" w:sz="0" w:space="0" w:color="auto"/>
                      </w:divBdr>
                      <w:divsChild>
                        <w:div w:id="440685392">
                          <w:marLeft w:val="0"/>
                          <w:marRight w:val="0"/>
                          <w:marTop w:val="0"/>
                          <w:marBottom w:val="0"/>
                          <w:divBdr>
                            <w:top w:val="none" w:sz="0" w:space="0" w:color="auto"/>
                            <w:left w:val="none" w:sz="0" w:space="0" w:color="auto"/>
                            <w:bottom w:val="none" w:sz="0" w:space="0" w:color="auto"/>
                            <w:right w:val="none" w:sz="0" w:space="0" w:color="auto"/>
                          </w:divBdr>
                          <w:divsChild>
                            <w:div w:id="171693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7378067">
      <w:bodyDiv w:val="1"/>
      <w:marLeft w:val="0"/>
      <w:marRight w:val="0"/>
      <w:marTop w:val="0"/>
      <w:marBottom w:val="0"/>
      <w:divBdr>
        <w:top w:val="none" w:sz="0" w:space="0" w:color="auto"/>
        <w:left w:val="none" w:sz="0" w:space="0" w:color="auto"/>
        <w:bottom w:val="none" w:sz="0" w:space="0" w:color="auto"/>
        <w:right w:val="none" w:sz="0" w:space="0" w:color="auto"/>
      </w:divBdr>
      <w:divsChild>
        <w:div w:id="1030570218">
          <w:marLeft w:val="0"/>
          <w:marRight w:val="0"/>
          <w:marTop w:val="0"/>
          <w:marBottom w:val="0"/>
          <w:divBdr>
            <w:top w:val="none" w:sz="0" w:space="0" w:color="242424"/>
            <w:left w:val="none" w:sz="0" w:space="0" w:color="242424"/>
            <w:bottom w:val="none" w:sz="0" w:space="0" w:color="242424"/>
            <w:right w:val="none" w:sz="0" w:space="0" w:color="242424"/>
          </w:divBdr>
          <w:divsChild>
            <w:div w:id="1241141799">
              <w:marLeft w:val="0"/>
              <w:marRight w:val="0"/>
              <w:marTop w:val="0"/>
              <w:marBottom w:val="0"/>
              <w:divBdr>
                <w:top w:val="none" w:sz="0" w:space="0" w:color="242424"/>
                <w:left w:val="none" w:sz="0" w:space="0" w:color="242424"/>
                <w:bottom w:val="none" w:sz="0" w:space="0" w:color="242424"/>
                <w:right w:val="none" w:sz="0" w:space="0" w:color="242424"/>
              </w:divBdr>
            </w:div>
          </w:divsChild>
        </w:div>
      </w:divsChild>
    </w:div>
    <w:div w:id="1570312331">
      <w:bodyDiv w:val="1"/>
      <w:marLeft w:val="0"/>
      <w:marRight w:val="0"/>
      <w:marTop w:val="0"/>
      <w:marBottom w:val="0"/>
      <w:divBdr>
        <w:top w:val="none" w:sz="0" w:space="0" w:color="auto"/>
        <w:left w:val="none" w:sz="0" w:space="0" w:color="auto"/>
        <w:bottom w:val="none" w:sz="0" w:space="0" w:color="auto"/>
        <w:right w:val="none" w:sz="0" w:space="0" w:color="auto"/>
      </w:divBdr>
      <w:divsChild>
        <w:div w:id="2114932821">
          <w:marLeft w:val="0"/>
          <w:marRight w:val="0"/>
          <w:marTop w:val="0"/>
          <w:marBottom w:val="0"/>
          <w:divBdr>
            <w:top w:val="none" w:sz="0" w:space="0" w:color="auto"/>
            <w:left w:val="none" w:sz="0" w:space="0" w:color="auto"/>
            <w:bottom w:val="none" w:sz="0" w:space="0" w:color="auto"/>
            <w:right w:val="none" w:sz="0" w:space="0" w:color="auto"/>
          </w:divBdr>
          <w:divsChild>
            <w:div w:id="191186669">
              <w:marLeft w:val="0"/>
              <w:marRight w:val="0"/>
              <w:marTop w:val="0"/>
              <w:marBottom w:val="0"/>
              <w:divBdr>
                <w:top w:val="none" w:sz="0" w:space="0" w:color="auto"/>
                <w:left w:val="none" w:sz="0" w:space="0" w:color="auto"/>
                <w:bottom w:val="none" w:sz="0" w:space="0" w:color="auto"/>
                <w:right w:val="none" w:sz="0" w:space="0" w:color="auto"/>
              </w:divBdr>
              <w:divsChild>
                <w:div w:id="613093677">
                  <w:marLeft w:val="0"/>
                  <w:marRight w:val="0"/>
                  <w:marTop w:val="0"/>
                  <w:marBottom w:val="0"/>
                  <w:divBdr>
                    <w:top w:val="none" w:sz="0" w:space="0" w:color="auto"/>
                    <w:left w:val="none" w:sz="0" w:space="0" w:color="auto"/>
                    <w:bottom w:val="none" w:sz="0" w:space="0" w:color="auto"/>
                    <w:right w:val="none" w:sz="0" w:space="0" w:color="auto"/>
                  </w:divBdr>
                  <w:divsChild>
                    <w:div w:id="704058247">
                      <w:marLeft w:val="0"/>
                      <w:marRight w:val="0"/>
                      <w:marTop w:val="0"/>
                      <w:marBottom w:val="0"/>
                      <w:divBdr>
                        <w:top w:val="none" w:sz="0" w:space="0" w:color="auto"/>
                        <w:left w:val="none" w:sz="0" w:space="0" w:color="auto"/>
                        <w:bottom w:val="none" w:sz="0" w:space="0" w:color="auto"/>
                        <w:right w:val="none" w:sz="0" w:space="0" w:color="auto"/>
                      </w:divBdr>
                      <w:divsChild>
                        <w:div w:id="346755985">
                          <w:marLeft w:val="0"/>
                          <w:marRight w:val="0"/>
                          <w:marTop w:val="0"/>
                          <w:marBottom w:val="0"/>
                          <w:divBdr>
                            <w:top w:val="none" w:sz="0" w:space="0" w:color="auto"/>
                            <w:left w:val="none" w:sz="0" w:space="0" w:color="auto"/>
                            <w:bottom w:val="none" w:sz="0" w:space="0" w:color="auto"/>
                            <w:right w:val="none" w:sz="0" w:space="0" w:color="auto"/>
                          </w:divBdr>
                          <w:divsChild>
                            <w:div w:id="6004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1569199">
      <w:bodyDiv w:val="1"/>
      <w:marLeft w:val="0"/>
      <w:marRight w:val="0"/>
      <w:marTop w:val="0"/>
      <w:marBottom w:val="0"/>
      <w:divBdr>
        <w:top w:val="none" w:sz="0" w:space="0" w:color="auto"/>
        <w:left w:val="none" w:sz="0" w:space="0" w:color="auto"/>
        <w:bottom w:val="none" w:sz="0" w:space="0" w:color="auto"/>
        <w:right w:val="none" w:sz="0" w:space="0" w:color="auto"/>
      </w:divBdr>
    </w:div>
    <w:div w:id="1645236607">
      <w:bodyDiv w:val="1"/>
      <w:marLeft w:val="0"/>
      <w:marRight w:val="0"/>
      <w:marTop w:val="0"/>
      <w:marBottom w:val="0"/>
      <w:divBdr>
        <w:top w:val="none" w:sz="0" w:space="0" w:color="auto"/>
        <w:left w:val="none" w:sz="0" w:space="0" w:color="auto"/>
        <w:bottom w:val="none" w:sz="0" w:space="0" w:color="auto"/>
        <w:right w:val="none" w:sz="0" w:space="0" w:color="auto"/>
      </w:divBdr>
    </w:div>
    <w:div w:id="1648632434">
      <w:bodyDiv w:val="1"/>
      <w:marLeft w:val="0"/>
      <w:marRight w:val="0"/>
      <w:marTop w:val="0"/>
      <w:marBottom w:val="0"/>
      <w:divBdr>
        <w:top w:val="none" w:sz="0" w:space="0" w:color="auto"/>
        <w:left w:val="none" w:sz="0" w:space="0" w:color="auto"/>
        <w:bottom w:val="none" w:sz="0" w:space="0" w:color="auto"/>
        <w:right w:val="none" w:sz="0" w:space="0" w:color="auto"/>
      </w:divBdr>
      <w:divsChild>
        <w:div w:id="1629822985">
          <w:marLeft w:val="0"/>
          <w:marRight w:val="0"/>
          <w:marTop w:val="0"/>
          <w:marBottom w:val="0"/>
          <w:divBdr>
            <w:top w:val="none" w:sz="0" w:space="0" w:color="auto"/>
            <w:left w:val="none" w:sz="0" w:space="0" w:color="auto"/>
            <w:bottom w:val="none" w:sz="0" w:space="0" w:color="auto"/>
            <w:right w:val="none" w:sz="0" w:space="0" w:color="auto"/>
          </w:divBdr>
          <w:divsChild>
            <w:div w:id="756243722">
              <w:marLeft w:val="0"/>
              <w:marRight w:val="0"/>
              <w:marTop w:val="0"/>
              <w:marBottom w:val="0"/>
              <w:divBdr>
                <w:top w:val="none" w:sz="0" w:space="0" w:color="auto"/>
                <w:left w:val="none" w:sz="0" w:space="0" w:color="auto"/>
                <w:bottom w:val="none" w:sz="0" w:space="0" w:color="auto"/>
                <w:right w:val="none" w:sz="0" w:space="0" w:color="auto"/>
              </w:divBdr>
              <w:divsChild>
                <w:div w:id="1458447333">
                  <w:marLeft w:val="0"/>
                  <w:marRight w:val="0"/>
                  <w:marTop w:val="0"/>
                  <w:marBottom w:val="0"/>
                  <w:divBdr>
                    <w:top w:val="none" w:sz="0" w:space="0" w:color="auto"/>
                    <w:left w:val="none" w:sz="0" w:space="0" w:color="auto"/>
                    <w:bottom w:val="none" w:sz="0" w:space="0" w:color="auto"/>
                    <w:right w:val="none" w:sz="0" w:space="0" w:color="auto"/>
                  </w:divBdr>
                  <w:divsChild>
                    <w:div w:id="17214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503281">
          <w:marLeft w:val="0"/>
          <w:marRight w:val="0"/>
          <w:marTop w:val="0"/>
          <w:marBottom w:val="0"/>
          <w:divBdr>
            <w:top w:val="none" w:sz="0" w:space="0" w:color="auto"/>
            <w:left w:val="none" w:sz="0" w:space="0" w:color="auto"/>
            <w:bottom w:val="none" w:sz="0" w:space="0" w:color="auto"/>
            <w:right w:val="none" w:sz="0" w:space="0" w:color="auto"/>
          </w:divBdr>
          <w:divsChild>
            <w:div w:id="977030439">
              <w:marLeft w:val="0"/>
              <w:marRight w:val="0"/>
              <w:marTop w:val="0"/>
              <w:marBottom w:val="0"/>
              <w:divBdr>
                <w:top w:val="none" w:sz="0" w:space="0" w:color="auto"/>
                <w:left w:val="none" w:sz="0" w:space="0" w:color="auto"/>
                <w:bottom w:val="none" w:sz="0" w:space="0" w:color="auto"/>
                <w:right w:val="none" w:sz="0" w:space="0" w:color="auto"/>
              </w:divBdr>
              <w:divsChild>
                <w:div w:id="1405032781">
                  <w:marLeft w:val="0"/>
                  <w:marRight w:val="0"/>
                  <w:marTop w:val="0"/>
                  <w:marBottom w:val="0"/>
                  <w:divBdr>
                    <w:top w:val="none" w:sz="0" w:space="0" w:color="auto"/>
                    <w:left w:val="none" w:sz="0" w:space="0" w:color="auto"/>
                    <w:bottom w:val="none" w:sz="0" w:space="0" w:color="auto"/>
                    <w:right w:val="none" w:sz="0" w:space="0" w:color="auto"/>
                  </w:divBdr>
                  <w:divsChild>
                    <w:div w:id="28358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653791">
      <w:bodyDiv w:val="1"/>
      <w:marLeft w:val="0"/>
      <w:marRight w:val="0"/>
      <w:marTop w:val="0"/>
      <w:marBottom w:val="0"/>
      <w:divBdr>
        <w:top w:val="none" w:sz="0" w:space="0" w:color="auto"/>
        <w:left w:val="none" w:sz="0" w:space="0" w:color="auto"/>
        <w:bottom w:val="none" w:sz="0" w:space="0" w:color="auto"/>
        <w:right w:val="none" w:sz="0" w:space="0" w:color="auto"/>
      </w:divBdr>
      <w:divsChild>
        <w:div w:id="1138760285">
          <w:marLeft w:val="0"/>
          <w:marRight w:val="0"/>
          <w:marTop w:val="0"/>
          <w:marBottom w:val="0"/>
          <w:divBdr>
            <w:top w:val="none" w:sz="0" w:space="0" w:color="auto"/>
            <w:left w:val="none" w:sz="0" w:space="0" w:color="auto"/>
            <w:bottom w:val="none" w:sz="0" w:space="0" w:color="auto"/>
            <w:right w:val="none" w:sz="0" w:space="0" w:color="auto"/>
          </w:divBdr>
          <w:divsChild>
            <w:div w:id="1036203417">
              <w:marLeft w:val="0"/>
              <w:marRight w:val="0"/>
              <w:marTop w:val="0"/>
              <w:marBottom w:val="0"/>
              <w:divBdr>
                <w:top w:val="none" w:sz="0" w:space="0" w:color="auto"/>
                <w:left w:val="none" w:sz="0" w:space="0" w:color="auto"/>
                <w:bottom w:val="none" w:sz="0" w:space="0" w:color="auto"/>
                <w:right w:val="none" w:sz="0" w:space="0" w:color="auto"/>
              </w:divBdr>
              <w:divsChild>
                <w:div w:id="1743212307">
                  <w:marLeft w:val="0"/>
                  <w:marRight w:val="0"/>
                  <w:marTop w:val="0"/>
                  <w:marBottom w:val="0"/>
                  <w:divBdr>
                    <w:top w:val="none" w:sz="0" w:space="0" w:color="auto"/>
                    <w:left w:val="none" w:sz="0" w:space="0" w:color="auto"/>
                    <w:bottom w:val="none" w:sz="0" w:space="0" w:color="auto"/>
                    <w:right w:val="none" w:sz="0" w:space="0" w:color="auto"/>
                  </w:divBdr>
                  <w:divsChild>
                    <w:div w:id="1642733323">
                      <w:marLeft w:val="0"/>
                      <w:marRight w:val="0"/>
                      <w:marTop w:val="0"/>
                      <w:marBottom w:val="0"/>
                      <w:divBdr>
                        <w:top w:val="none" w:sz="0" w:space="0" w:color="auto"/>
                        <w:left w:val="none" w:sz="0" w:space="0" w:color="auto"/>
                        <w:bottom w:val="none" w:sz="0" w:space="0" w:color="auto"/>
                        <w:right w:val="none" w:sz="0" w:space="0" w:color="auto"/>
                      </w:divBdr>
                      <w:divsChild>
                        <w:div w:id="506871468">
                          <w:marLeft w:val="0"/>
                          <w:marRight w:val="0"/>
                          <w:marTop w:val="0"/>
                          <w:marBottom w:val="0"/>
                          <w:divBdr>
                            <w:top w:val="none" w:sz="0" w:space="0" w:color="auto"/>
                            <w:left w:val="none" w:sz="0" w:space="0" w:color="auto"/>
                            <w:bottom w:val="none" w:sz="0" w:space="0" w:color="auto"/>
                            <w:right w:val="none" w:sz="0" w:space="0" w:color="auto"/>
                          </w:divBdr>
                          <w:divsChild>
                            <w:div w:id="11838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242296">
      <w:bodyDiv w:val="1"/>
      <w:marLeft w:val="0"/>
      <w:marRight w:val="0"/>
      <w:marTop w:val="0"/>
      <w:marBottom w:val="0"/>
      <w:divBdr>
        <w:top w:val="none" w:sz="0" w:space="0" w:color="auto"/>
        <w:left w:val="none" w:sz="0" w:space="0" w:color="auto"/>
        <w:bottom w:val="none" w:sz="0" w:space="0" w:color="auto"/>
        <w:right w:val="none" w:sz="0" w:space="0" w:color="auto"/>
      </w:divBdr>
    </w:div>
    <w:div w:id="1709135885">
      <w:bodyDiv w:val="1"/>
      <w:marLeft w:val="0"/>
      <w:marRight w:val="0"/>
      <w:marTop w:val="0"/>
      <w:marBottom w:val="0"/>
      <w:divBdr>
        <w:top w:val="none" w:sz="0" w:space="0" w:color="auto"/>
        <w:left w:val="none" w:sz="0" w:space="0" w:color="auto"/>
        <w:bottom w:val="none" w:sz="0" w:space="0" w:color="auto"/>
        <w:right w:val="none" w:sz="0" w:space="0" w:color="auto"/>
      </w:divBdr>
    </w:div>
    <w:div w:id="1750926073">
      <w:bodyDiv w:val="1"/>
      <w:marLeft w:val="0"/>
      <w:marRight w:val="0"/>
      <w:marTop w:val="0"/>
      <w:marBottom w:val="0"/>
      <w:divBdr>
        <w:top w:val="none" w:sz="0" w:space="0" w:color="auto"/>
        <w:left w:val="none" w:sz="0" w:space="0" w:color="auto"/>
        <w:bottom w:val="none" w:sz="0" w:space="0" w:color="auto"/>
        <w:right w:val="none" w:sz="0" w:space="0" w:color="auto"/>
      </w:divBdr>
    </w:div>
    <w:div w:id="1759057991">
      <w:bodyDiv w:val="1"/>
      <w:marLeft w:val="0"/>
      <w:marRight w:val="0"/>
      <w:marTop w:val="0"/>
      <w:marBottom w:val="0"/>
      <w:divBdr>
        <w:top w:val="none" w:sz="0" w:space="0" w:color="auto"/>
        <w:left w:val="none" w:sz="0" w:space="0" w:color="auto"/>
        <w:bottom w:val="none" w:sz="0" w:space="0" w:color="auto"/>
        <w:right w:val="none" w:sz="0" w:space="0" w:color="auto"/>
      </w:divBdr>
    </w:div>
    <w:div w:id="1799302627">
      <w:bodyDiv w:val="1"/>
      <w:marLeft w:val="0"/>
      <w:marRight w:val="0"/>
      <w:marTop w:val="0"/>
      <w:marBottom w:val="0"/>
      <w:divBdr>
        <w:top w:val="none" w:sz="0" w:space="0" w:color="auto"/>
        <w:left w:val="none" w:sz="0" w:space="0" w:color="auto"/>
        <w:bottom w:val="none" w:sz="0" w:space="0" w:color="auto"/>
        <w:right w:val="none" w:sz="0" w:space="0" w:color="auto"/>
      </w:divBdr>
    </w:div>
    <w:div w:id="1799837131">
      <w:bodyDiv w:val="1"/>
      <w:marLeft w:val="0"/>
      <w:marRight w:val="0"/>
      <w:marTop w:val="0"/>
      <w:marBottom w:val="0"/>
      <w:divBdr>
        <w:top w:val="none" w:sz="0" w:space="0" w:color="auto"/>
        <w:left w:val="none" w:sz="0" w:space="0" w:color="auto"/>
        <w:bottom w:val="none" w:sz="0" w:space="0" w:color="auto"/>
        <w:right w:val="none" w:sz="0" w:space="0" w:color="auto"/>
      </w:divBdr>
      <w:divsChild>
        <w:div w:id="733356591">
          <w:marLeft w:val="0"/>
          <w:marRight w:val="0"/>
          <w:marTop w:val="0"/>
          <w:marBottom w:val="0"/>
          <w:divBdr>
            <w:top w:val="none" w:sz="0" w:space="0" w:color="auto"/>
            <w:left w:val="none" w:sz="0" w:space="0" w:color="auto"/>
            <w:bottom w:val="none" w:sz="0" w:space="0" w:color="auto"/>
            <w:right w:val="none" w:sz="0" w:space="0" w:color="auto"/>
          </w:divBdr>
          <w:divsChild>
            <w:div w:id="1514104750">
              <w:marLeft w:val="0"/>
              <w:marRight w:val="0"/>
              <w:marTop w:val="0"/>
              <w:marBottom w:val="0"/>
              <w:divBdr>
                <w:top w:val="none" w:sz="0" w:space="0" w:color="auto"/>
                <w:left w:val="none" w:sz="0" w:space="0" w:color="auto"/>
                <w:bottom w:val="none" w:sz="0" w:space="0" w:color="auto"/>
                <w:right w:val="none" w:sz="0" w:space="0" w:color="auto"/>
              </w:divBdr>
              <w:divsChild>
                <w:div w:id="1471021742">
                  <w:marLeft w:val="0"/>
                  <w:marRight w:val="0"/>
                  <w:marTop w:val="0"/>
                  <w:marBottom w:val="0"/>
                  <w:divBdr>
                    <w:top w:val="none" w:sz="0" w:space="0" w:color="auto"/>
                    <w:left w:val="none" w:sz="0" w:space="0" w:color="auto"/>
                    <w:bottom w:val="none" w:sz="0" w:space="0" w:color="auto"/>
                    <w:right w:val="none" w:sz="0" w:space="0" w:color="auto"/>
                  </w:divBdr>
                  <w:divsChild>
                    <w:div w:id="305664030">
                      <w:marLeft w:val="0"/>
                      <w:marRight w:val="0"/>
                      <w:marTop w:val="0"/>
                      <w:marBottom w:val="0"/>
                      <w:divBdr>
                        <w:top w:val="none" w:sz="0" w:space="0" w:color="auto"/>
                        <w:left w:val="none" w:sz="0" w:space="0" w:color="auto"/>
                        <w:bottom w:val="none" w:sz="0" w:space="0" w:color="auto"/>
                        <w:right w:val="none" w:sz="0" w:space="0" w:color="auto"/>
                      </w:divBdr>
                      <w:divsChild>
                        <w:div w:id="98986862">
                          <w:marLeft w:val="0"/>
                          <w:marRight w:val="0"/>
                          <w:marTop w:val="0"/>
                          <w:marBottom w:val="0"/>
                          <w:divBdr>
                            <w:top w:val="none" w:sz="0" w:space="0" w:color="auto"/>
                            <w:left w:val="none" w:sz="0" w:space="0" w:color="auto"/>
                            <w:bottom w:val="none" w:sz="0" w:space="0" w:color="auto"/>
                            <w:right w:val="none" w:sz="0" w:space="0" w:color="auto"/>
                          </w:divBdr>
                          <w:divsChild>
                            <w:div w:id="1569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9803437">
      <w:bodyDiv w:val="1"/>
      <w:marLeft w:val="0"/>
      <w:marRight w:val="0"/>
      <w:marTop w:val="0"/>
      <w:marBottom w:val="0"/>
      <w:divBdr>
        <w:top w:val="none" w:sz="0" w:space="0" w:color="auto"/>
        <w:left w:val="none" w:sz="0" w:space="0" w:color="auto"/>
        <w:bottom w:val="none" w:sz="0" w:space="0" w:color="auto"/>
        <w:right w:val="none" w:sz="0" w:space="0" w:color="auto"/>
      </w:divBdr>
    </w:div>
    <w:div w:id="1898666913">
      <w:bodyDiv w:val="1"/>
      <w:marLeft w:val="0"/>
      <w:marRight w:val="0"/>
      <w:marTop w:val="0"/>
      <w:marBottom w:val="0"/>
      <w:divBdr>
        <w:top w:val="none" w:sz="0" w:space="0" w:color="auto"/>
        <w:left w:val="none" w:sz="0" w:space="0" w:color="auto"/>
        <w:bottom w:val="none" w:sz="0" w:space="0" w:color="auto"/>
        <w:right w:val="none" w:sz="0" w:space="0" w:color="auto"/>
      </w:divBdr>
      <w:divsChild>
        <w:div w:id="305010986">
          <w:marLeft w:val="0"/>
          <w:marRight w:val="0"/>
          <w:marTop w:val="0"/>
          <w:marBottom w:val="0"/>
          <w:divBdr>
            <w:top w:val="none" w:sz="0" w:space="0" w:color="auto"/>
            <w:left w:val="none" w:sz="0" w:space="0" w:color="auto"/>
            <w:bottom w:val="none" w:sz="0" w:space="0" w:color="auto"/>
            <w:right w:val="none" w:sz="0" w:space="0" w:color="auto"/>
          </w:divBdr>
          <w:divsChild>
            <w:div w:id="767508605">
              <w:marLeft w:val="0"/>
              <w:marRight w:val="0"/>
              <w:marTop w:val="0"/>
              <w:marBottom w:val="0"/>
              <w:divBdr>
                <w:top w:val="none" w:sz="0" w:space="0" w:color="auto"/>
                <w:left w:val="none" w:sz="0" w:space="0" w:color="auto"/>
                <w:bottom w:val="none" w:sz="0" w:space="0" w:color="auto"/>
                <w:right w:val="none" w:sz="0" w:space="0" w:color="auto"/>
              </w:divBdr>
              <w:divsChild>
                <w:div w:id="1216696627">
                  <w:marLeft w:val="0"/>
                  <w:marRight w:val="0"/>
                  <w:marTop w:val="0"/>
                  <w:marBottom w:val="0"/>
                  <w:divBdr>
                    <w:top w:val="none" w:sz="0" w:space="0" w:color="auto"/>
                    <w:left w:val="none" w:sz="0" w:space="0" w:color="auto"/>
                    <w:bottom w:val="none" w:sz="0" w:space="0" w:color="auto"/>
                    <w:right w:val="none" w:sz="0" w:space="0" w:color="auto"/>
                  </w:divBdr>
                  <w:divsChild>
                    <w:div w:id="1426414707">
                      <w:marLeft w:val="0"/>
                      <w:marRight w:val="0"/>
                      <w:marTop w:val="0"/>
                      <w:marBottom w:val="0"/>
                      <w:divBdr>
                        <w:top w:val="none" w:sz="0" w:space="0" w:color="auto"/>
                        <w:left w:val="none" w:sz="0" w:space="0" w:color="auto"/>
                        <w:bottom w:val="none" w:sz="0" w:space="0" w:color="auto"/>
                        <w:right w:val="none" w:sz="0" w:space="0" w:color="auto"/>
                      </w:divBdr>
                      <w:divsChild>
                        <w:div w:id="870805684">
                          <w:marLeft w:val="0"/>
                          <w:marRight w:val="0"/>
                          <w:marTop w:val="0"/>
                          <w:marBottom w:val="0"/>
                          <w:divBdr>
                            <w:top w:val="none" w:sz="0" w:space="0" w:color="auto"/>
                            <w:left w:val="none" w:sz="0" w:space="0" w:color="auto"/>
                            <w:bottom w:val="none" w:sz="0" w:space="0" w:color="auto"/>
                            <w:right w:val="none" w:sz="0" w:space="0" w:color="auto"/>
                          </w:divBdr>
                          <w:divsChild>
                            <w:div w:id="23155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1016274">
      <w:bodyDiv w:val="1"/>
      <w:marLeft w:val="0"/>
      <w:marRight w:val="0"/>
      <w:marTop w:val="0"/>
      <w:marBottom w:val="0"/>
      <w:divBdr>
        <w:top w:val="none" w:sz="0" w:space="0" w:color="auto"/>
        <w:left w:val="none" w:sz="0" w:space="0" w:color="auto"/>
        <w:bottom w:val="none" w:sz="0" w:space="0" w:color="auto"/>
        <w:right w:val="none" w:sz="0" w:space="0" w:color="auto"/>
      </w:divBdr>
    </w:div>
    <w:div w:id="1944727862">
      <w:bodyDiv w:val="1"/>
      <w:marLeft w:val="0"/>
      <w:marRight w:val="0"/>
      <w:marTop w:val="0"/>
      <w:marBottom w:val="0"/>
      <w:divBdr>
        <w:top w:val="none" w:sz="0" w:space="0" w:color="auto"/>
        <w:left w:val="none" w:sz="0" w:space="0" w:color="auto"/>
        <w:bottom w:val="none" w:sz="0" w:space="0" w:color="auto"/>
        <w:right w:val="none" w:sz="0" w:space="0" w:color="auto"/>
      </w:divBdr>
    </w:div>
    <w:div w:id="2049329910">
      <w:bodyDiv w:val="1"/>
      <w:marLeft w:val="0"/>
      <w:marRight w:val="0"/>
      <w:marTop w:val="0"/>
      <w:marBottom w:val="0"/>
      <w:divBdr>
        <w:top w:val="none" w:sz="0" w:space="0" w:color="auto"/>
        <w:left w:val="none" w:sz="0" w:space="0" w:color="auto"/>
        <w:bottom w:val="none" w:sz="0" w:space="0" w:color="auto"/>
        <w:right w:val="none" w:sz="0" w:space="0" w:color="auto"/>
      </w:divBdr>
    </w:div>
    <w:div w:id="2087259645">
      <w:bodyDiv w:val="1"/>
      <w:marLeft w:val="0"/>
      <w:marRight w:val="0"/>
      <w:marTop w:val="0"/>
      <w:marBottom w:val="0"/>
      <w:divBdr>
        <w:top w:val="none" w:sz="0" w:space="0" w:color="auto"/>
        <w:left w:val="none" w:sz="0" w:space="0" w:color="auto"/>
        <w:bottom w:val="none" w:sz="0" w:space="0" w:color="auto"/>
        <w:right w:val="none" w:sz="0" w:space="0" w:color="auto"/>
      </w:divBdr>
    </w:div>
    <w:div w:id="2127579415">
      <w:bodyDiv w:val="1"/>
      <w:marLeft w:val="0"/>
      <w:marRight w:val="0"/>
      <w:marTop w:val="0"/>
      <w:marBottom w:val="0"/>
      <w:divBdr>
        <w:top w:val="none" w:sz="0" w:space="0" w:color="auto"/>
        <w:left w:val="none" w:sz="0" w:space="0" w:color="auto"/>
        <w:bottom w:val="none" w:sz="0" w:space="0" w:color="auto"/>
        <w:right w:val="none" w:sz="0" w:space="0" w:color="auto"/>
      </w:divBdr>
    </w:div>
    <w:div w:id="2144037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b86306e9-0b2c-44ff-951b-30f3c1f9daca" xsi:nil="true"/>
    <lcf76f155ced4ddcb4097134ff3c332f xmlns="7e1c55b7-9dfe-45c1-9517-4dd1db67958f">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5EEEDAF123B0F4C9E9F7C46B6106F17" ma:contentTypeVersion="13" ma:contentTypeDescription="Create a new document." ma:contentTypeScope="" ma:versionID="6400146aa22ea94921a867e543c87802">
  <xsd:schema xmlns:xsd="http://www.w3.org/2001/XMLSchema" xmlns:xs="http://www.w3.org/2001/XMLSchema" xmlns:p="http://schemas.microsoft.com/office/2006/metadata/properties" xmlns:ns2="7e1c55b7-9dfe-45c1-9517-4dd1db67958f" xmlns:ns3="b86306e9-0b2c-44ff-951b-30f3c1f9daca" targetNamespace="http://schemas.microsoft.com/office/2006/metadata/properties" ma:root="true" ma:fieldsID="05e283eeb7c90999631d8b236def112e" ns2:_="" ns3:_="">
    <xsd:import namespace="7e1c55b7-9dfe-45c1-9517-4dd1db67958f"/>
    <xsd:import namespace="b86306e9-0b2c-44ff-951b-30f3c1f9dac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1c55b7-9dfe-45c1-9517-4dd1db6795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6fca934f-9a05-4ba3-81d9-d296db46b70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86306e9-0b2c-44ff-951b-30f3c1f9dac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117eee6b-7f0f-468d-ae6f-a72f9ec341d6}" ma:internalName="TaxCatchAll" ma:showField="CatchAllData" ma:web="b86306e9-0b2c-44ff-951b-30f3c1f9dac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B02FA-F9DE-4487-A0D7-DCC60E891C9F}">
  <ds:schemaRefs>
    <ds:schemaRef ds:uri="http://schemas.openxmlformats.org/officeDocument/2006/bibliography"/>
  </ds:schemaRefs>
</ds:datastoreItem>
</file>

<file path=customXml/itemProps2.xml><?xml version="1.0" encoding="utf-8"?>
<ds:datastoreItem xmlns:ds="http://schemas.openxmlformats.org/officeDocument/2006/customXml" ds:itemID="{7FD4A4FB-48CF-4023-B32A-A3FCEBEB4161}">
  <ds:schemaRefs>
    <ds:schemaRef ds:uri="http://schemas.microsoft.com/office/2006/metadata/properties"/>
    <ds:schemaRef ds:uri="http://schemas.microsoft.com/office/infopath/2007/PartnerControls"/>
    <ds:schemaRef ds:uri="b86306e9-0b2c-44ff-951b-30f3c1f9daca"/>
    <ds:schemaRef ds:uri="7e1c55b7-9dfe-45c1-9517-4dd1db67958f"/>
  </ds:schemaRefs>
</ds:datastoreItem>
</file>

<file path=customXml/itemProps3.xml><?xml version="1.0" encoding="utf-8"?>
<ds:datastoreItem xmlns:ds="http://schemas.openxmlformats.org/officeDocument/2006/customXml" ds:itemID="{BA649920-4958-49C1-B538-9C2F74C1E221}">
  <ds:schemaRefs>
    <ds:schemaRef ds:uri="http://schemas.microsoft.com/sharepoint/v3/contenttype/forms"/>
  </ds:schemaRefs>
</ds:datastoreItem>
</file>

<file path=customXml/itemProps4.xml><?xml version="1.0" encoding="utf-8"?>
<ds:datastoreItem xmlns:ds="http://schemas.openxmlformats.org/officeDocument/2006/customXml" ds:itemID="{BB6805B2-5D2E-44BC-92E6-3D8B2C97CC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1c55b7-9dfe-45c1-9517-4dd1db67958f"/>
    <ds:schemaRef ds:uri="b86306e9-0b2c-44ff-951b-30f3c1f9da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ada0a2f-b917-4d51-b0d0-d418a10c8b23}" enabled="1" method="Standard" siteId="{12a3af23-a769-4654-847f-958f3d479f4a}" removed="0"/>
</clbl:labelList>
</file>

<file path=docProps/app.xml><?xml version="1.0" encoding="utf-8"?>
<Properties xmlns="http://schemas.openxmlformats.org/officeDocument/2006/extended-properties" xmlns:vt="http://schemas.openxmlformats.org/officeDocument/2006/docPropsVTypes">
  <Template>Normal.dotm</Template>
  <TotalTime>4</TotalTime>
  <Pages>4</Pages>
  <Words>675</Words>
  <Characters>3882</Characters>
  <Application>Microsoft Office Word</Application>
  <DocSecurity>0</DocSecurity>
  <Lines>73</Lines>
  <Paragraphs>22</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cal Writer</dc:creator>
  <cp:keywords/>
  <dc:description/>
  <cp:lastModifiedBy>Stefan Amisten</cp:lastModifiedBy>
  <cp:revision>7</cp:revision>
  <cp:lastPrinted>2025-10-16T11:32:00Z</cp:lastPrinted>
  <dcterms:created xsi:type="dcterms:W3CDTF">2025-11-07T16:15:00Z</dcterms:created>
  <dcterms:modified xsi:type="dcterms:W3CDTF">2025-11-2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EEEDAF123B0F4C9E9F7C46B6106F17</vt:lpwstr>
  </property>
</Properties>
</file>